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EDB059" w14:textId="71DE3115" w:rsidR="000614E8" w:rsidRPr="00C4686A" w:rsidRDefault="00695077" w:rsidP="00AF49CF">
      <w:pPr>
        <w:jc w:val="center"/>
      </w:pPr>
      <w:r w:rsidRPr="00C4686A">
        <w:t xml:space="preserve"> </w:t>
      </w:r>
      <w:r w:rsidR="000614E8" w:rsidRPr="00C4686A">
        <w:drawing>
          <wp:inline distT="0" distB="0" distL="0" distR="0" wp14:anchorId="296D9952" wp14:editId="659ECDA5">
            <wp:extent cx="1440180" cy="14401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180" cy="1440180"/>
                    </a:xfrm>
                    <a:prstGeom prst="rect">
                      <a:avLst/>
                    </a:prstGeom>
                  </pic:spPr>
                </pic:pic>
              </a:graphicData>
            </a:graphic>
          </wp:inline>
        </w:drawing>
      </w:r>
    </w:p>
    <w:p w14:paraId="07DBAD1D" w14:textId="0F78C84E" w:rsidR="00987723" w:rsidRPr="00C4686A" w:rsidRDefault="00AF49CF" w:rsidP="001844C5">
      <w:pPr>
        <w:jc w:val="center"/>
        <w:rPr>
          <w:b/>
          <w:bCs/>
          <w:sz w:val="32"/>
          <w:szCs w:val="32"/>
        </w:rPr>
      </w:pPr>
      <w:r w:rsidRPr="00C4686A">
        <w:rPr>
          <w:b/>
          <w:bCs/>
          <w:sz w:val="32"/>
          <w:szCs w:val="32"/>
        </w:rPr>
        <w:t>PROPOSAL</w:t>
      </w:r>
    </w:p>
    <w:p w14:paraId="294E5687" w14:textId="77777777" w:rsidR="00F62246" w:rsidRPr="00C4686A" w:rsidRDefault="00F62246" w:rsidP="00ED7156">
      <w:pPr>
        <w:jc w:val="center"/>
        <w:rPr>
          <w:b/>
          <w:bCs/>
          <w:sz w:val="32"/>
          <w:szCs w:val="32"/>
        </w:rPr>
      </w:pPr>
      <w:bookmarkStart w:id="0" w:name="_Hlk139031010"/>
    </w:p>
    <w:p w14:paraId="49C0A117" w14:textId="77777777" w:rsidR="00F62246" w:rsidRPr="00C4686A" w:rsidRDefault="00F62246" w:rsidP="00ED7156">
      <w:pPr>
        <w:jc w:val="center"/>
        <w:rPr>
          <w:b/>
          <w:bCs/>
          <w:sz w:val="32"/>
          <w:szCs w:val="32"/>
        </w:rPr>
      </w:pPr>
    </w:p>
    <w:p w14:paraId="17582C60" w14:textId="77777777" w:rsidR="00F62246" w:rsidRPr="00C4686A" w:rsidRDefault="00F62246" w:rsidP="00ED7156">
      <w:pPr>
        <w:jc w:val="center"/>
        <w:rPr>
          <w:b/>
          <w:bCs/>
          <w:sz w:val="32"/>
          <w:szCs w:val="32"/>
        </w:rPr>
      </w:pPr>
    </w:p>
    <w:p w14:paraId="717C7555" w14:textId="5DA96BF7" w:rsidR="0051497F" w:rsidRPr="00C4686A" w:rsidRDefault="00476EF7" w:rsidP="00ED7156">
      <w:pPr>
        <w:jc w:val="center"/>
        <w:rPr>
          <w:b/>
          <w:bCs/>
          <w:sz w:val="32"/>
          <w:szCs w:val="32"/>
        </w:rPr>
      </w:pPr>
      <w:r w:rsidRPr="00C4686A">
        <w:rPr>
          <w:b/>
          <w:bCs/>
          <w:sz w:val="32"/>
          <w:szCs w:val="32"/>
        </w:rPr>
        <w:t>OPTIMASI GERAKAN ROBOT SEPAK</w:t>
      </w:r>
      <w:r w:rsidR="004E3C83" w:rsidRPr="00C4686A">
        <w:rPr>
          <w:b/>
          <w:bCs/>
          <w:sz w:val="32"/>
          <w:szCs w:val="32"/>
        </w:rPr>
        <w:t xml:space="preserve"> </w:t>
      </w:r>
      <w:r w:rsidRPr="00C4686A">
        <w:rPr>
          <w:b/>
          <w:bCs/>
          <w:sz w:val="32"/>
          <w:szCs w:val="32"/>
        </w:rPr>
        <w:t>BOLA</w:t>
      </w:r>
      <w:r w:rsidR="004E3C83" w:rsidRPr="00C4686A">
        <w:rPr>
          <w:b/>
          <w:bCs/>
          <w:sz w:val="32"/>
          <w:szCs w:val="32"/>
        </w:rPr>
        <w:t xml:space="preserve"> </w:t>
      </w:r>
      <w:r w:rsidRPr="00C4686A">
        <w:rPr>
          <w:b/>
          <w:bCs/>
          <w:sz w:val="32"/>
          <w:szCs w:val="32"/>
        </w:rPr>
        <w:t xml:space="preserve">MENGGUNAKAN KALMAN FILTER PADA DETEKSI </w:t>
      </w:r>
      <w:r w:rsidR="004E3C83" w:rsidRPr="00C4686A">
        <w:rPr>
          <w:b/>
          <w:bCs/>
          <w:sz w:val="32"/>
          <w:szCs w:val="32"/>
        </w:rPr>
        <w:t>OBJEK</w:t>
      </w:r>
      <w:r w:rsidRPr="00C4686A">
        <w:rPr>
          <w:b/>
          <w:bCs/>
          <w:sz w:val="32"/>
          <w:szCs w:val="32"/>
        </w:rPr>
        <w:t xml:space="preserve"> BERBASIS YOLO</w:t>
      </w:r>
    </w:p>
    <w:bookmarkEnd w:id="0"/>
    <w:p w14:paraId="285F12A0" w14:textId="77777777" w:rsidR="00E910E8" w:rsidRPr="00C4686A" w:rsidRDefault="00E910E8" w:rsidP="00A35332"/>
    <w:p w14:paraId="6720DB74" w14:textId="77777777" w:rsidR="000614E8" w:rsidRPr="00C4686A" w:rsidRDefault="000614E8" w:rsidP="00A35332"/>
    <w:p w14:paraId="6C94A930" w14:textId="77777777" w:rsidR="00604319" w:rsidRPr="00C4686A" w:rsidRDefault="00604319" w:rsidP="00A35332"/>
    <w:p w14:paraId="728FDCE2" w14:textId="77777777" w:rsidR="000614E8" w:rsidRPr="00C4686A" w:rsidRDefault="000614E8" w:rsidP="00A35332"/>
    <w:p w14:paraId="1419D1F3" w14:textId="667A6329" w:rsidR="000614E8" w:rsidRPr="00C4686A" w:rsidRDefault="000614E8" w:rsidP="00A35332">
      <w:pPr>
        <w:jc w:val="center"/>
        <w:rPr>
          <w:sz w:val="28"/>
          <w:szCs w:val="28"/>
        </w:rPr>
      </w:pPr>
      <w:r w:rsidRPr="00C4686A">
        <w:rPr>
          <w:sz w:val="28"/>
          <w:szCs w:val="28"/>
        </w:rPr>
        <w:t>O</w:t>
      </w:r>
      <w:r w:rsidR="00604319" w:rsidRPr="00C4686A">
        <w:rPr>
          <w:sz w:val="28"/>
          <w:szCs w:val="28"/>
        </w:rPr>
        <w:t>leh</w:t>
      </w:r>
      <w:r w:rsidRPr="00C4686A">
        <w:rPr>
          <w:sz w:val="28"/>
          <w:szCs w:val="28"/>
        </w:rPr>
        <w:t>:</w:t>
      </w:r>
    </w:p>
    <w:p w14:paraId="3D9816E4" w14:textId="6338D885" w:rsidR="000614E8" w:rsidRPr="00C4686A" w:rsidRDefault="00B92B95" w:rsidP="002C5971">
      <w:pPr>
        <w:spacing w:line="240" w:lineRule="auto"/>
        <w:jc w:val="center"/>
        <w:rPr>
          <w:b/>
          <w:bCs/>
          <w:sz w:val="28"/>
          <w:szCs w:val="28"/>
          <w:u w:val="single"/>
        </w:rPr>
      </w:pPr>
      <w:r w:rsidRPr="00C4686A">
        <w:rPr>
          <w:b/>
          <w:bCs/>
          <w:sz w:val="28"/>
          <w:szCs w:val="28"/>
          <w:u w:val="single"/>
        </w:rPr>
        <w:t>FIKRI RIVANDI</w:t>
      </w:r>
    </w:p>
    <w:p w14:paraId="0EB30AD6" w14:textId="4B6C2973" w:rsidR="000614E8" w:rsidRPr="00C4686A" w:rsidRDefault="00B92B95" w:rsidP="00A35332">
      <w:pPr>
        <w:jc w:val="center"/>
      </w:pPr>
      <w:r w:rsidRPr="00C4686A">
        <w:rPr>
          <w:sz w:val="28"/>
          <w:szCs w:val="28"/>
        </w:rPr>
        <w:t>2207112583</w:t>
      </w:r>
    </w:p>
    <w:p w14:paraId="05B37DB3" w14:textId="77777777" w:rsidR="000614E8" w:rsidRPr="00C4686A" w:rsidRDefault="000614E8" w:rsidP="00A35332"/>
    <w:p w14:paraId="2BE7FC86" w14:textId="77777777" w:rsidR="000614E8" w:rsidRPr="00C4686A" w:rsidRDefault="000614E8" w:rsidP="00A35332"/>
    <w:p w14:paraId="2BF4842C" w14:textId="77777777" w:rsidR="00604319" w:rsidRPr="00C4686A" w:rsidRDefault="00604319" w:rsidP="00A35332"/>
    <w:p w14:paraId="7DCF7E1D" w14:textId="77777777" w:rsidR="000614E8" w:rsidRPr="00C4686A" w:rsidRDefault="000614E8" w:rsidP="00A35332"/>
    <w:p w14:paraId="1C260BC8" w14:textId="0AA71AA8" w:rsidR="000614E8" w:rsidRPr="00C4686A" w:rsidRDefault="000614E8" w:rsidP="00604319">
      <w:pPr>
        <w:spacing w:line="240" w:lineRule="auto"/>
        <w:jc w:val="center"/>
        <w:rPr>
          <w:b/>
          <w:bCs/>
          <w:sz w:val="28"/>
          <w:szCs w:val="28"/>
        </w:rPr>
      </w:pPr>
      <w:r w:rsidRPr="00C4686A">
        <w:rPr>
          <w:b/>
          <w:bCs/>
          <w:sz w:val="28"/>
          <w:szCs w:val="28"/>
        </w:rPr>
        <w:t>PROGRAM STUDI TEKNIK INFORMATIKA</w:t>
      </w:r>
      <w:r w:rsidR="00604319" w:rsidRPr="00C4686A">
        <w:rPr>
          <w:b/>
          <w:bCs/>
          <w:sz w:val="28"/>
          <w:szCs w:val="28"/>
        </w:rPr>
        <w:t xml:space="preserve"> S1</w:t>
      </w:r>
    </w:p>
    <w:p w14:paraId="7A9ECB33" w14:textId="77777777" w:rsidR="000614E8" w:rsidRPr="00C4686A" w:rsidRDefault="000614E8" w:rsidP="00604319">
      <w:pPr>
        <w:spacing w:line="240" w:lineRule="auto"/>
        <w:jc w:val="center"/>
        <w:rPr>
          <w:b/>
          <w:bCs/>
          <w:sz w:val="28"/>
          <w:szCs w:val="28"/>
        </w:rPr>
      </w:pPr>
      <w:r w:rsidRPr="00C4686A">
        <w:rPr>
          <w:b/>
          <w:bCs/>
          <w:sz w:val="28"/>
          <w:szCs w:val="28"/>
        </w:rPr>
        <w:t>JURUSAN TEKNIK ELEKTRO</w:t>
      </w:r>
    </w:p>
    <w:p w14:paraId="38E651AC" w14:textId="77777777" w:rsidR="000614E8" w:rsidRPr="00C4686A" w:rsidRDefault="000614E8" w:rsidP="00604319">
      <w:pPr>
        <w:spacing w:line="240" w:lineRule="auto"/>
        <w:jc w:val="center"/>
        <w:rPr>
          <w:b/>
          <w:bCs/>
          <w:sz w:val="28"/>
          <w:szCs w:val="28"/>
        </w:rPr>
      </w:pPr>
      <w:r w:rsidRPr="00C4686A">
        <w:rPr>
          <w:b/>
          <w:bCs/>
          <w:sz w:val="28"/>
          <w:szCs w:val="28"/>
        </w:rPr>
        <w:t>FAKULTAS TEKNIK</w:t>
      </w:r>
    </w:p>
    <w:p w14:paraId="76D80DEB" w14:textId="77777777" w:rsidR="000614E8" w:rsidRPr="00C4686A" w:rsidRDefault="000614E8" w:rsidP="00604319">
      <w:pPr>
        <w:spacing w:line="240" w:lineRule="auto"/>
        <w:jc w:val="center"/>
        <w:rPr>
          <w:b/>
          <w:bCs/>
          <w:sz w:val="28"/>
          <w:szCs w:val="28"/>
        </w:rPr>
      </w:pPr>
      <w:r w:rsidRPr="00C4686A">
        <w:rPr>
          <w:b/>
          <w:bCs/>
          <w:sz w:val="28"/>
          <w:szCs w:val="28"/>
        </w:rPr>
        <w:t>UNIVERSITAS RIAU</w:t>
      </w:r>
    </w:p>
    <w:p w14:paraId="2AA72E34" w14:textId="481B5867" w:rsidR="00AE4816" w:rsidRPr="00C4686A" w:rsidRDefault="000614E8" w:rsidP="00AE4816">
      <w:pPr>
        <w:spacing w:line="240" w:lineRule="auto"/>
        <w:jc w:val="center"/>
        <w:rPr>
          <w:b/>
          <w:bCs/>
          <w:sz w:val="28"/>
          <w:szCs w:val="28"/>
        </w:rPr>
      </w:pPr>
      <w:r w:rsidRPr="00C4686A">
        <w:rPr>
          <w:b/>
          <w:bCs/>
          <w:sz w:val="28"/>
          <w:szCs w:val="28"/>
        </w:rPr>
        <w:t>202</w:t>
      </w:r>
      <w:r w:rsidR="00B92B95" w:rsidRPr="00C4686A">
        <w:rPr>
          <w:b/>
          <w:bCs/>
          <w:sz w:val="28"/>
          <w:szCs w:val="28"/>
        </w:rPr>
        <w:t>5</w:t>
      </w:r>
      <w:bookmarkStart w:id="1" w:name="_Toc172506846"/>
    </w:p>
    <w:p w14:paraId="5C1B54BD" w14:textId="77777777" w:rsidR="00AE4816" w:rsidRPr="00C4686A" w:rsidRDefault="00AE4816">
      <w:pPr>
        <w:spacing w:after="160" w:line="259" w:lineRule="auto"/>
        <w:jc w:val="left"/>
        <w:rPr>
          <w:b/>
          <w:bCs/>
          <w:sz w:val="28"/>
          <w:szCs w:val="28"/>
        </w:rPr>
      </w:pPr>
      <w:r w:rsidRPr="00C4686A">
        <w:rPr>
          <w:b/>
          <w:bCs/>
          <w:sz w:val="28"/>
          <w:szCs w:val="28"/>
        </w:rPr>
        <w:br w:type="page"/>
      </w:r>
    </w:p>
    <w:p w14:paraId="2F951315" w14:textId="2E952487" w:rsidR="00ED7156" w:rsidRPr="00C4686A" w:rsidRDefault="00ED7156" w:rsidP="00ED7156">
      <w:pPr>
        <w:pStyle w:val="Heading1"/>
      </w:pPr>
      <w:bookmarkStart w:id="2" w:name="_Toc209608019"/>
      <w:r w:rsidRPr="00C4686A">
        <w:lastRenderedPageBreak/>
        <w:t>DAFTAR ISI</w:t>
      </w:r>
      <w:bookmarkEnd w:id="1"/>
      <w:bookmarkEnd w:id="2"/>
    </w:p>
    <w:p w14:paraId="030F4A97" w14:textId="77777777" w:rsidR="00ED7156" w:rsidRPr="00C4686A" w:rsidRDefault="00ED7156" w:rsidP="00ED7156"/>
    <w:p w14:paraId="5A3444E9" w14:textId="7B07490D" w:rsidR="00514A27" w:rsidRDefault="00ED7156">
      <w:pPr>
        <w:pStyle w:val="TOC1"/>
        <w:rPr>
          <w:rFonts w:asciiTheme="minorHAnsi" w:eastAsiaTheme="minorEastAsia" w:hAnsiTheme="minorHAnsi" w:cstheme="minorBidi"/>
          <w:kern w:val="2"/>
          <w:lang w:val="en-ID" w:eastAsia="en-ID"/>
          <w14:ligatures w14:val="standardContextual"/>
        </w:rPr>
      </w:pPr>
      <w:r w:rsidRPr="00C4686A">
        <w:rPr>
          <w:b/>
          <w:bCs/>
          <w:lang w:val="en-US"/>
        </w:rPr>
        <w:fldChar w:fldCharType="begin"/>
      </w:r>
      <w:r w:rsidRPr="00C4686A">
        <w:rPr>
          <w:lang w:val="en-US"/>
        </w:rPr>
        <w:instrText xml:space="preserve"> TOC \o "1-3" \h \z \u </w:instrText>
      </w:r>
      <w:r w:rsidRPr="00C4686A">
        <w:rPr>
          <w:b/>
          <w:bCs/>
          <w:lang w:val="en-US"/>
        </w:rPr>
        <w:fldChar w:fldCharType="separate"/>
      </w:r>
      <w:hyperlink w:anchor="_Toc209608019" w:history="1">
        <w:r w:rsidR="00514A27" w:rsidRPr="003B234F">
          <w:rPr>
            <w:rStyle w:val="Hyperlink"/>
          </w:rPr>
          <w:t>DAFTAR ISI</w:t>
        </w:r>
        <w:r w:rsidR="00514A27">
          <w:rPr>
            <w:webHidden/>
          </w:rPr>
          <w:tab/>
        </w:r>
        <w:r w:rsidR="00514A27">
          <w:rPr>
            <w:webHidden/>
          </w:rPr>
          <w:fldChar w:fldCharType="begin"/>
        </w:r>
        <w:r w:rsidR="00514A27">
          <w:rPr>
            <w:webHidden/>
          </w:rPr>
          <w:instrText xml:space="preserve"> PAGEREF _Toc209608019 \h </w:instrText>
        </w:r>
        <w:r w:rsidR="00514A27">
          <w:rPr>
            <w:webHidden/>
          </w:rPr>
        </w:r>
        <w:r w:rsidR="00514A27">
          <w:rPr>
            <w:webHidden/>
          </w:rPr>
          <w:fldChar w:fldCharType="separate"/>
        </w:r>
        <w:r w:rsidR="00514A27">
          <w:rPr>
            <w:webHidden/>
          </w:rPr>
          <w:t>ii</w:t>
        </w:r>
        <w:r w:rsidR="00514A27">
          <w:rPr>
            <w:webHidden/>
          </w:rPr>
          <w:fldChar w:fldCharType="end"/>
        </w:r>
      </w:hyperlink>
    </w:p>
    <w:p w14:paraId="22448C91" w14:textId="1769D962" w:rsidR="00514A27" w:rsidRDefault="00514A27">
      <w:pPr>
        <w:pStyle w:val="TOC1"/>
        <w:rPr>
          <w:rFonts w:asciiTheme="minorHAnsi" w:eastAsiaTheme="minorEastAsia" w:hAnsiTheme="minorHAnsi" w:cstheme="minorBidi"/>
          <w:kern w:val="2"/>
          <w:lang w:val="en-ID" w:eastAsia="en-ID"/>
          <w14:ligatures w14:val="standardContextual"/>
        </w:rPr>
      </w:pPr>
      <w:hyperlink w:anchor="_Toc209608020" w:history="1">
        <w:r w:rsidRPr="003B234F">
          <w:rPr>
            <w:rStyle w:val="Hyperlink"/>
          </w:rPr>
          <w:t>DAFTAR GAMBAR</w:t>
        </w:r>
        <w:r>
          <w:rPr>
            <w:webHidden/>
          </w:rPr>
          <w:tab/>
        </w:r>
        <w:r>
          <w:rPr>
            <w:webHidden/>
          </w:rPr>
          <w:fldChar w:fldCharType="begin"/>
        </w:r>
        <w:r>
          <w:rPr>
            <w:webHidden/>
          </w:rPr>
          <w:instrText xml:space="preserve"> PAGEREF _Toc209608020 \h </w:instrText>
        </w:r>
        <w:r>
          <w:rPr>
            <w:webHidden/>
          </w:rPr>
        </w:r>
        <w:r>
          <w:rPr>
            <w:webHidden/>
          </w:rPr>
          <w:fldChar w:fldCharType="separate"/>
        </w:r>
        <w:r>
          <w:rPr>
            <w:webHidden/>
          </w:rPr>
          <w:t>iv</w:t>
        </w:r>
        <w:r>
          <w:rPr>
            <w:webHidden/>
          </w:rPr>
          <w:fldChar w:fldCharType="end"/>
        </w:r>
      </w:hyperlink>
    </w:p>
    <w:p w14:paraId="3AD15C0F" w14:textId="748377BC" w:rsidR="00514A27" w:rsidRDefault="00514A27">
      <w:pPr>
        <w:pStyle w:val="TOC1"/>
        <w:rPr>
          <w:rFonts w:asciiTheme="minorHAnsi" w:eastAsiaTheme="minorEastAsia" w:hAnsiTheme="minorHAnsi" w:cstheme="minorBidi"/>
          <w:kern w:val="2"/>
          <w:lang w:val="en-ID" w:eastAsia="en-ID"/>
          <w14:ligatures w14:val="standardContextual"/>
        </w:rPr>
      </w:pPr>
      <w:hyperlink w:anchor="_Toc209608021" w:history="1">
        <w:r w:rsidRPr="003B234F">
          <w:rPr>
            <w:rStyle w:val="Hyperlink"/>
          </w:rPr>
          <w:t>DAFTAR TABEL</w:t>
        </w:r>
        <w:r>
          <w:rPr>
            <w:webHidden/>
          </w:rPr>
          <w:tab/>
        </w:r>
        <w:r>
          <w:rPr>
            <w:webHidden/>
          </w:rPr>
          <w:fldChar w:fldCharType="begin"/>
        </w:r>
        <w:r>
          <w:rPr>
            <w:webHidden/>
          </w:rPr>
          <w:instrText xml:space="preserve"> PAGEREF _Toc209608021 \h </w:instrText>
        </w:r>
        <w:r>
          <w:rPr>
            <w:webHidden/>
          </w:rPr>
        </w:r>
        <w:r>
          <w:rPr>
            <w:webHidden/>
          </w:rPr>
          <w:fldChar w:fldCharType="separate"/>
        </w:r>
        <w:r>
          <w:rPr>
            <w:webHidden/>
          </w:rPr>
          <w:t>v</w:t>
        </w:r>
        <w:r>
          <w:rPr>
            <w:webHidden/>
          </w:rPr>
          <w:fldChar w:fldCharType="end"/>
        </w:r>
      </w:hyperlink>
    </w:p>
    <w:p w14:paraId="0CC58CEF" w14:textId="66F89F1B" w:rsidR="00514A27" w:rsidRDefault="00514A27">
      <w:pPr>
        <w:pStyle w:val="TOC1"/>
        <w:rPr>
          <w:rFonts w:asciiTheme="minorHAnsi" w:eastAsiaTheme="minorEastAsia" w:hAnsiTheme="minorHAnsi" w:cstheme="minorBidi"/>
          <w:kern w:val="2"/>
          <w:lang w:val="en-ID" w:eastAsia="en-ID"/>
          <w14:ligatures w14:val="standardContextual"/>
        </w:rPr>
      </w:pPr>
      <w:hyperlink w:anchor="_Toc209608022" w:history="1">
        <w:r w:rsidRPr="003B234F">
          <w:rPr>
            <w:rStyle w:val="Hyperlink"/>
          </w:rPr>
          <w:t>BAB I PENDAHULUAN</w:t>
        </w:r>
        <w:r>
          <w:rPr>
            <w:webHidden/>
          </w:rPr>
          <w:tab/>
        </w:r>
        <w:r>
          <w:rPr>
            <w:webHidden/>
          </w:rPr>
          <w:fldChar w:fldCharType="begin"/>
        </w:r>
        <w:r>
          <w:rPr>
            <w:webHidden/>
          </w:rPr>
          <w:instrText xml:space="preserve"> PAGEREF _Toc209608022 \h </w:instrText>
        </w:r>
        <w:r>
          <w:rPr>
            <w:webHidden/>
          </w:rPr>
        </w:r>
        <w:r>
          <w:rPr>
            <w:webHidden/>
          </w:rPr>
          <w:fldChar w:fldCharType="separate"/>
        </w:r>
        <w:r>
          <w:rPr>
            <w:webHidden/>
          </w:rPr>
          <w:t>1</w:t>
        </w:r>
        <w:r>
          <w:rPr>
            <w:webHidden/>
          </w:rPr>
          <w:fldChar w:fldCharType="end"/>
        </w:r>
      </w:hyperlink>
    </w:p>
    <w:p w14:paraId="11BC6C5E" w14:textId="7E6805BA"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23" w:history="1">
        <w:r w:rsidRPr="003B234F">
          <w:rPr>
            <w:rStyle w:val="Hyperlink"/>
          </w:rPr>
          <w:t>1.1.</w:t>
        </w:r>
        <w:r>
          <w:rPr>
            <w:rFonts w:asciiTheme="minorHAnsi" w:eastAsiaTheme="minorEastAsia" w:hAnsiTheme="minorHAnsi" w:cstheme="minorBidi"/>
            <w:kern w:val="2"/>
            <w:lang w:val="en-ID" w:eastAsia="en-ID"/>
            <w14:ligatures w14:val="standardContextual"/>
          </w:rPr>
          <w:tab/>
        </w:r>
        <w:r w:rsidRPr="003B234F">
          <w:rPr>
            <w:rStyle w:val="Hyperlink"/>
          </w:rPr>
          <w:t>Latar Belakang</w:t>
        </w:r>
        <w:r>
          <w:rPr>
            <w:webHidden/>
          </w:rPr>
          <w:tab/>
        </w:r>
        <w:r>
          <w:rPr>
            <w:webHidden/>
          </w:rPr>
          <w:fldChar w:fldCharType="begin"/>
        </w:r>
        <w:r>
          <w:rPr>
            <w:webHidden/>
          </w:rPr>
          <w:instrText xml:space="preserve"> PAGEREF _Toc209608023 \h </w:instrText>
        </w:r>
        <w:r>
          <w:rPr>
            <w:webHidden/>
          </w:rPr>
        </w:r>
        <w:r>
          <w:rPr>
            <w:webHidden/>
          </w:rPr>
          <w:fldChar w:fldCharType="separate"/>
        </w:r>
        <w:r>
          <w:rPr>
            <w:webHidden/>
          </w:rPr>
          <w:t>1</w:t>
        </w:r>
        <w:r>
          <w:rPr>
            <w:webHidden/>
          </w:rPr>
          <w:fldChar w:fldCharType="end"/>
        </w:r>
      </w:hyperlink>
    </w:p>
    <w:p w14:paraId="049606D4" w14:textId="4E248893"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24" w:history="1">
        <w:r w:rsidRPr="003B234F">
          <w:rPr>
            <w:rStyle w:val="Hyperlink"/>
          </w:rPr>
          <w:t>1.2.</w:t>
        </w:r>
        <w:r>
          <w:rPr>
            <w:rFonts w:asciiTheme="minorHAnsi" w:eastAsiaTheme="minorEastAsia" w:hAnsiTheme="minorHAnsi" w:cstheme="minorBidi"/>
            <w:kern w:val="2"/>
            <w:lang w:val="en-ID" w:eastAsia="en-ID"/>
            <w14:ligatures w14:val="standardContextual"/>
          </w:rPr>
          <w:tab/>
        </w:r>
        <w:r w:rsidRPr="003B234F">
          <w:rPr>
            <w:rStyle w:val="Hyperlink"/>
          </w:rPr>
          <w:t>Rumusan Masalah</w:t>
        </w:r>
        <w:r>
          <w:rPr>
            <w:webHidden/>
          </w:rPr>
          <w:tab/>
        </w:r>
        <w:r>
          <w:rPr>
            <w:webHidden/>
          </w:rPr>
          <w:fldChar w:fldCharType="begin"/>
        </w:r>
        <w:r>
          <w:rPr>
            <w:webHidden/>
          </w:rPr>
          <w:instrText xml:space="preserve"> PAGEREF _Toc209608024 \h </w:instrText>
        </w:r>
        <w:r>
          <w:rPr>
            <w:webHidden/>
          </w:rPr>
        </w:r>
        <w:r>
          <w:rPr>
            <w:webHidden/>
          </w:rPr>
          <w:fldChar w:fldCharType="separate"/>
        </w:r>
        <w:r>
          <w:rPr>
            <w:webHidden/>
          </w:rPr>
          <w:t>5</w:t>
        </w:r>
        <w:r>
          <w:rPr>
            <w:webHidden/>
          </w:rPr>
          <w:fldChar w:fldCharType="end"/>
        </w:r>
      </w:hyperlink>
    </w:p>
    <w:p w14:paraId="0A909ABB" w14:textId="72357F0D"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25" w:history="1">
        <w:r w:rsidRPr="003B234F">
          <w:rPr>
            <w:rStyle w:val="Hyperlink"/>
          </w:rPr>
          <w:t>1.3.</w:t>
        </w:r>
        <w:r>
          <w:rPr>
            <w:rFonts w:asciiTheme="minorHAnsi" w:eastAsiaTheme="minorEastAsia" w:hAnsiTheme="minorHAnsi" w:cstheme="minorBidi"/>
            <w:kern w:val="2"/>
            <w:lang w:val="en-ID" w:eastAsia="en-ID"/>
            <w14:ligatures w14:val="standardContextual"/>
          </w:rPr>
          <w:tab/>
        </w:r>
        <w:r w:rsidRPr="003B234F">
          <w:rPr>
            <w:rStyle w:val="Hyperlink"/>
          </w:rPr>
          <w:t>Tujuan Penelitian</w:t>
        </w:r>
        <w:r>
          <w:rPr>
            <w:webHidden/>
          </w:rPr>
          <w:tab/>
        </w:r>
        <w:r>
          <w:rPr>
            <w:webHidden/>
          </w:rPr>
          <w:fldChar w:fldCharType="begin"/>
        </w:r>
        <w:r>
          <w:rPr>
            <w:webHidden/>
          </w:rPr>
          <w:instrText xml:space="preserve"> PAGEREF _Toc209608025 \h </w:instrText>
        </w:r>
        <w:r>
          <w:rPr>
            <w:webHidden/>
          </w:rPr>
        </w:r>
        <w:r>
          <w:rPr>
            <w:webHidden/>
          </w:rPr>
          <w:fldChar w:fldCharType="separate"/>
        </w:r>
        <w:r>
          <w:rPr>
            <w:webHidden/>
          </w:rPr>
          <w:t>6</w:t>
        </w:r>
        <w:r>
          <w:rPr>
            <w:webHidden/>
          </w:rPr>
          <w:fldChar w:fldCharType="end"/>
        </w:r>
      </w:hyperlink>
    </w:p>
    <w:p w14:paraId="688CB5BF" w14:textId="112BCF6B"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26" w:history="1">
        <w:r w:rsidRPr="003B234F">
          <w:rPr>
            <w:rStyle w:val="Hyperlink"/>
          </w:rPr>
          <w:t>1.4.</w:t>
        </w:r>
        <w:r>
          <w:rPr>
            <w:rFonts w:asciiTheme="minorHAnsi" w:eastAsiaTheme="minorEastAsia" w:hAnsiTheme="minorHAnsi" w:cstheme="minorBidi"/>
            <w:kern w:val="2"/>
            <w:lang w:val="en-ID" w:eastAsia="en-ID"/>
            <w14:ligatures w14:val="standardContextual"/>
          </w:rPr>
          <w:tab/>
        </w:r>
        <w:r w:rsidRPr="003B234F">
          <w:rPr>
            <w:rStyle w:val="Hyperlink"/>
          </w:rPr>
          <w:t>Batasan Masalah</w:t>
        </w:r>
        <w:r>
          <w:rPr>
            <w:webHidden/>
          </w:rPr>
          <w:tab/>
        </w:r>
        <w:r>
          <w:rPr>
            <w:webHidden/>
          </w:rPr>
          <w:fldChar w:fldCharType="begin"/>
        </w:r>
        <w:r>
          <w:rPr>
            <w:webHidden/>
          </w:rPr>
          <w:instrText xml:space="preserve"> PAGEREF _Toc209608026 \h </w:instrText>
        </w:r>
        <w:r>
          <w:rPr>
            <w:webHidden/>
          </w:rPr>
        </w:r>
        <w:r>
          <w:rPr>
            <w:webHidden/>
          </w:rPr>
          <w:fldChar w:fldCharType="separate"/>
        </w:r>
        <w:r>
          <w:rPr>
            <w:webHidden/>
          </w:rPr>
          <w:t>6</w:t>
        </w:r>
        <w:r>
          <w:rPr>
            <w:webHidden/>
          </w:rPr>
          <w:fldChar w:fldCharType="end"/>
        </w:r>
      </w:hyperlink>
    </w:p>
    <w:p w14:paraId="79255AF7" w14:textId="0000B499"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27" w:history="1">
        <w:r w:rsidRPr="003B234F">
          <w:rPr>
            <w:rStyle w:val="Hyperlink"/>
          </w:rPr>
          <w:t>1.5.</w:t>
        </w:r>
        <w:r>
          <w:rPr>
            <w:rFonts w:asciiTheme="minorHAnsi" w:eastAsiaTheme="minorEastAsia" w:hAnsiTheme="minorHAnsi" w:cstheme="minorBidi"/>
            <w:kern w:val="2"/>
            <w:lang w:val="en-ID" w:eastAsia="en-ID"/>
            <w14:ligatures w14:val="standardContextual"/>
          </w:rPr>
          <w:tab/>
        </w:r>
        <w:r w:rsidRPr="003B234F">
          <w:rPr>
            <w:rStyle w:val="Hyperlink"/>
          </w:rPr>
          <w:t>Manfaat Penelitian</w:t>
        </w:r>
        <w:r>
          <w:rPr>
            <w:webHidden/>
          </w:rPr>
          <w:tab/>
        </w:r>
        <w:r>
          <w:rPr>
            <w:webHidden/>
          </w:rPr>
          <w:fldChar w:fldCharType="begin"/>
        </w:r>
        <w:r>
          <w:rPr>
            <w:webHidden/>
          </w:rPr>
          <w:instrText xml:space="preserve"> PAGEREF _Toc209608027 \h </w:instrText>
        </w:r>
        <w:r>
          <w:rPr>
            <w:webHidden/>
          </w:rPr>
        </w:r>
        <w:r>
          <w:rPr>
            <w:webHidden/>
          </w:rPr>
          <w:fldChar w:fldCharType="separate"/>
        </w:r>
        <w:r>
          <w:rPr>
            <w:webHidden/>
          </w:rPr>
          <w:t>7</w:t>
        </w:r>
        <w:r>
          <w:rPr>
            <w:webHidden/>
          </w:rPr>
          <w:fldChar w:fldCharType="end"/>
        </w:r>
      </w:hyperlink>
    </w:p>
    <w:p w14:paraId="291FBC3A" w14:textId="12D37C91"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28" w:history="1">
        <w:r w:rsidRPr="003B234F">
          <w:rPr>
            <w:rStyle w:val="Hyperlink"/>
          </w:rPr>
          <w:t>1.6.</w:t>
        </w:r>
        <w:r>
          <w:rPr>
            <w:rFonts w:asciiTheme="minorHAnsi" w:eastAsiaTheme="minorEastAsia" w:hAnsiTheme="minorHAnsi" w:cstheme="minorBidi"/>
            <w:kern w:val="2"/>
            <w:lang w:val="en-ID" w:eastAsia="en-ID"/>
            <w14:ligatures w14:val="standardContextual"/>
          </w:rPr>
          <w:tab/>
        </w:r>
        <w:r w:rsidRPr="003B234F">
          <w:rPr>
            <w:rStyle w:val="Hyperlink"/>
          </w:rPr>
          <w:t>Sistematika Penulisan</w:t>
        </w:r>
        <w:r>
          <w:rPr>
            <w:webHidden/>
          </w:rPr>
          <w:tab/>
        </w:r>
        <w:r>
          <w:rPr>
            <w:webHidden/>
          </w:rPr>
          <w:fldChar w:fldCharType="begin"/>
        </w:r>
        <w:r>
          <w:rPr>
            <w:webHidden/>
          </w:rPr>
          <w:instrText xml:space="preserve"> PAGEREF _Toc209608028 \h </w:instrText>
        </w:r>
        <w:r>
          <w:rPr>
            <w:webHidden/>
          </w:rPr>
        </w:r>
        <w:r>
          <w:rPr>
            <w:webHidden/>
          </w:rPr>
          <w:fldChar w:fldCharType="separate"/>
        </w:r>
        <w:r>
          <w:rPr>
            <w:webHidden/>
          </w:rPr>
          <w:t>7</w:t>
        </w:r>
        <w:r>
          <w:rPr>
            <w:webHidden/>
          </w:rPr>
          <w:fldChar w:fldCharType="end"/>
        </w:r>
      </w:hyperlink>
    </w:p>
    <w:p w14:paraId="4184D8B5" w14:textId="7FF16DD0" w:rsidR="00514A27" w:rsidRDefault="00514A27">
      <w:pPr>
        <w:pStyle w:val="TOC1"/>
        <w:rPr>
          <w:rFonts w:asciiTheme="minorHAnsi" w:eastAsiaTheme="minorEastAsia" w:hAnsiTheme="minorHAnsi" w:cstheme="minorBidi"/>
          <w:kern w:val="2"/>
          <w:lang w:val="en-ID" w:eastAsia="en-ID"/>
          <w14:ligatures w14:val="standardContextual"/>
        </w:rPr>
      </w:pPr>
      <w:hyperlink w:anchor="_Toc209608029" w:history="1">
        <w:r w:rsidRPr="003B234F">
          <w:rPr>
            <w:rStyle w:val="Hyperlink"/>
          </w:rPr>
          <w:t>BAB II LANDASAN TEORI</w:t>
        </w:r>
        <w:r>
          <w:rPr>
            <w:webHidden/>
          </w:rPr>
          <w:tab/>
        </w:r>
        <w:r>
          <w:rPr>
            <w:webHidden/>
          </w:rPr>
          <w:fldChar w:fldCharType="begin"/>
        </w:r>
        <w:r>
          <w:rPr>
            <w:webHidden/>
          </w:rPr>
          <w:instrText xml:space="preserve"> PAGEREF _Toc209608029 \h </w:instrText>
        </w:r>
        <w:r>
          <w:rPr>
            <w:webHidden/>
          </w:rPr>
        </w:r>
        <w:r>
          <w:rPr>
            <w:webHidden/>
          </w:rPr>
          <w:fldChar w:fldCharType="separate"/>
        </w:r>
        <w:r>
          <w:rPr>
            <w:webHidden/>
          </w:rPr>
          <w:t>9</w:t>
        </w:r>
        <w:r>
          <w:rPr>
            <w:webHidden/>
          </w:rPr>
          <w:fldChar w:fldCharType="end"/>
        </w:r>
      </w:hyperlink>
    </w:p>
    <w:p w14:paraId="207A7737" w14:textId="0D298A55"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30" w:history="1">
        <w:r w:rsidRPr="003B234F">
          <w:rPr>
            <w:rStyle w:val="Hyperlink"/>
          </w:rPr>
          <w:t>2.1.</w:t>
        </w:r>
        <w:r>
          <w:rPr>
            <w:rFonts w:asciiTheme="minorHAnsi" w:eastAsiaTheme="minorEastAsia" w:hAnsiTheme="minorHAnsi" w:cstheme="minorBidi"/>
            <w:kern w:val="2"/>
            <w:lang w:val="en-ID" w:eastAsia="en-ID"/>
            <w14:ligatures w14:val="standardContextual"/>
          </w:rPr>
          <w:tab/>
        </w:r>
        <w:r w:rsidRPr="003B234F">
          <w:rPr>
            <w:rStyle w:val="Hyperlink"/>
          </w:rPr>
          <w:t>Penelitian Terdahulu</w:t>
        </w:r>
        <w:r>
          <w:rPr>
            <w:webHidden/>
          </w:rPr>
          <w:tab/>
        </w:r>
        <w:r>
          <w:rPr>
            <w:webHidden/>
          </w:rPr>
          <w:fldChar w:fldCharType="begin"/>
        </w:r>
        <w:r>
          <w:rPr>
            <w:webHidden/>
          </w:rPr>
          <w:instrText xml:space="preserve"> PAGEREF _Toc209608030 \h </w:instrText>
        </w:r>
        <w:r>
          <w:rPr>
            <w:webHidden/>
          </w:rPr>
        </w:r>
        <w:r>
          <w:rPr>
            <w:webHidden/>
          </w:rPr>
          <w:fldChar w:fldCharType="separate"/>
        </w:r>
        <w:r>
          <w:rPr>
            <w:webHidden/>
          </w:rPr>
          <w:t>9</w:t>
        </w:r>
        <w:r>
          <w:rPr>
            <w:webHidden/>
          </w:rPr>
          <w:fldChar w:fldCharType="end"/>
        </w:r>
      </w:hyperlink>
    </w:p>
    <w:p w14:paraId="153C3C32" w14:textId="2F130EC5"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31" w:history="1">
        <w:r w:rsidRPr="003B234F">
          <w:rPr>
            <w:rStyle w:val="Hyperlink"/>
          </w:rPr>
          <w:t>2.2.</w:t>
        </w:r>
        <w:r>
          <w:rPr>
            <w:rFonts w:asciiTheme="minorHAnsi" w:eastAsiaTheme="minorEastAsia" w:hAnsiTheme="minorHAnsi" w:cstheme="minorBidi"/>
            <w:kern w:val="2"/>
            <w:lang w:val="en-ID" w:eastAsia="en-ID"/>
            <w14:ligatures w14:val="standardContextual"/>
          </w:rPr>
          <w:tab/>
        </w:r>
        <w:r w:rsidRPr="003B234F">
          <w:rPr>
            <w:rStyle w:val="Hyperlink"/>
          </w:rPr>
          <w:t>Kompetisi Robot Sepak Bola Beroda Indonesia</w:t>
        </w:r>
        <w:r>
          <w:rPr>
            <w:webHidden/>
          </w:rPr>
          <w:tab/>
        </w:r>
        <w:r>
          <w:rPr>
            <w:webHidden/>
          </w:rPr>
          <w:fldChar w:fldCharType="begin"/>
        </w:r>
        <w:r>
          <w:rPr>
            <w:webHidden/>
          </w:rPr>
          <w:instrText xml:space="preserve"> PAGEREF _Toc209608031 \h </w:instrText>
        </w:r>
        <w:r>
          <w:rPr>
            <w:webHidden/>
          </w:rPr>
        </w:r>
        <w:r>
          <w:rPr>
            <w:webHidden/>
          </w:rPr>
          <w:fldChar w:fldCharType="separate"/>
        </w:r>
        <w:r>
          <w:rPr>
            <w:webHidden/>
          </w:rPr>
          <w:t>16</w:t>
        </w:r>
        <w:r>
          <w:rPr>
            <w:webHidden/>
          </w:rPr>
          <w:fldChar w:fldCharType="end"/>
        </w:r>
      </w:hyperlink>
    </w:p>
    <w:p w14:paraId="42DDFB04" w14:textId="38ED563C"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32" w:history="1">
        <w:r w:rsidRPr="003B234F">
          <w:rPr>
            <w:rStyle w:val="Hyperlink"/>
          </w:rPr>
          <w:t>2.3.</w:t>
        </w:r>
        <w:r>
          <w:rPr>
            <w:rFonts w:asciiTheme="minorHAnsi" w:eastAsiaTheme="minorEastAsia" w:hAnsiTheme="minorHAnsi" w:cstheme="minorBidi"/>
            <w:kern w:val="2"/>
            <w:lang w:val="en-ID" w:eastAsia="en-ID"/>
            <w14:ligatures w14:val="standardContextual"/>
          </w:rPr>
          <w:tab/>
        </w:r>
        <w:r w:rsidRPr="003B234F">
          <w:rPr>
            <w:rStyle w:val="Hyperlink"/>
          </w:rPr>
          <w:t>Robot Sepak Bola Beroda</w:t>
        </w:r>
        <w:r>
          <w:rPr>
            <w:webHidden/>
          </w:rPr>
          <w:tab/>
        </w:r>
        <w:r>
          <w:rPr>
            <w:webHidden/>
          </w:rPr>
          <w:fldChar w:fldCharType="begin"/>
        </w:r>
        <w:r>
          <w:rPr>
            <w:webHidden/>
          </w:rPr>
          <w:instrText xml:space="preserve"> PAGEREF _Toc209608032 \h </w:instrText>
        </w:r>
        <w:r>
          <w:rPr>
            <w:webHidden/>
          </w:rPr>
        </w:r>
        <w:r>
          <w:rPr>
            <w:webHidden/>
          </w:rPr>
          <w:fldChar w:fldCharType="separate"/>
        </w:r>
        <w:r>
          <w:rPr>
            <w:webHidden/>
          </w:rPr>
          <w:t>16</w:t>
        </w:r>
        <w:r>
          <w:rPr>
            <w:webHidden/>
          </w:rPr>
          <w:fldChar w:fldCharType="end"/>
        </w:r>
      </w:hyperlink>
    </w:p>
    <w:p w14:paraId="58F3B2C6" w14:textId="44EBDEDA"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33" w:history="1">
        <w:r w:rsidRPr="003B234F">
          <w:rPr>
            <w:rStyle w:val="Hyperlink"/>
          </w:rPr>
          <w:t>2.4.</w:t>
        </w:r>
        <w:r>
          <w:rPr>
            <w:rFonts w:asciiTheme="minorHAnsi" w:eastAsiaTheme="minorEastAsia" w:hAnsiTheme="minorHAnsi" w:cstheme="minorBidi"/>
            <w:kern w:val="2"/>
            <w:lang w:val="en-ID" w:eastAsia="en-ID"/>
            <w14:ligatures w14:val="standardContextual"/>
          </w:rPr>
          <w:tab/>
        </w:r>
        <w:r w:rsidRPr="003B234F">
          <w:rPr>
            <w:rStyle w:val="Hyperlink"/>
          </w:rPr>
          <w:t>OpenCV</w:t>
        </w:r>
        <w:r>
          <w:rPr>
            <w:webHidden/>
          </w:rPr>
          <w:tab/>
        </w:r>
        <w:r>
          <w:rPr>
            <w:webHidden/>
          </w:rPr>
          <w:fldChar w:fldCharType="begin"/>
        </w:r>
        <w:r>
          <w:rPr>
            <w:webHidden/>
          </w:rPr>
          <w:instrText xml:space="preserve"> PAGEREF _Toc209608033 \h </w:instrText>
        </w:r>
        <w:r>
          <w:rPr>
            <w:webHidden/>
          </w:rPr>
        </w:r>
        <w:r>
          <w:rPr>
            <w:webHidden/>
          </w:rPr>
          <w:fldChar w:fldCharType="separate"/>
        </w:r>
        <w:r>
          <w:rPr>
            <w:webHidden/>
          </w:rPr>
          <w:t>18</w:t>
        </w:r>
        <w:r>
          <w:rPr>
            <w:webHidden/>
          </w:rPr>
          <w:fldChar w:fldCharType="end"/>
        </w:r>
      </w:hyperlink>
    </w:p>
    <w:p w14:paraId="181E4C78" w14:textId="1F2A8168"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34" w:history="1">
        <w:r w:rsidRPr="003B234F">
          <w:rPr>
            <w:rStyle w:val="Hyperlink"/>
          </w:rPr>
          <w:t>2.5.</w:t>
        </w:r>
        <w:r>
          <w:rPr>
            <w:rFonts w:asciiTheme="minorHAnsi" w:eastAsiaTheme="minorEastAsia" w:hAnsiTheme="minorHAnsi" w:cstheme="minorBidi"/>
            <w:kern w:val="2"/>
            <w:lang w:val="en-ID" w:eastAsia="en-ID"/>
            <w14:ligatures w14:val="standardContextual"/>
          </w:rPr>
          <w:tab/>
        </w:r>
        <w:r w:rsidRPr="003B234F">
          <w:rPr>
            <w:rStyle w:val="Hyperlink"/>
            <w:i/>
            <w:iCs/>
          </w:rPr>
          <w:t>Machine Learning</w:t>
        </w:r>
        <w:r>
          <w:rPr>
            <w:webHidden/>
          </w:rPr>
          <w:tab/>
        </w:r>
        <w:r>
          <w:rPr>
            <w:webHidden/>
          </w:rPr>
          <w:fldChar w:fldCharType="begin"/>
        </w:r>
        <w:r>
          <w:rPr>
            <w:webHidden/>
          </w:rPr>
          <w:instrText xml:space="preserve"> PAGEREF _Toc209608034 \h </w:instrText>
        </w:r>
        <w:r>
          <w:rPr>
            <w:webHidden/>
          </w:rPr>
        </w:r>
        <w:r>
          <w:rPr>
            <w:webHidden/>
          </w:rPr>
          <w:fldChar w:fldCharType="separate"/>
        </w:r>
        <w:r>
          <w:rPr>
            <w:webHidden/>
          </w:rPr>
          <w:t>18</w:t>
        </w:r>
        <w:r>
          <w:rPr>
            <w:webHidden/>
          </w:rPr>
          <w:fldChar w:fldCharType="end"/>
        </w:r>
      </w:hyperlink>
    </w:p>
    <w:p w14:paraId="5D6858B4" w14:textId="44F9C829"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35" w:history="1">
        <w:r w:rsidRPr="003B234F">
          <w:rPr>
            <w:rStyle w:val="Hyperlink"/>
          </w:rPr>
          <w:t>2.6.</w:t>
        </w:r>
        <w:r>
          <w:rPr>
            <w:rFonts w:asciiTheme="minorHAnsi" w:eastAsiaTheme="minorEastAsia" w:hAnsiTheme="minorHAnsi" w:cstheme="minorBidi"/>
            <w:kern w:val="2"/>
            <w:lang w:val="en-ID" w:eastAsia="en-ID"/>
            <w14:ligatures w14:val="standardContextual"/>
          </w:rPr>
          <w:tab/>
        </w:r>
        <w:r w:rsidRPr="003B234F">
          <w:rPr>
            <w:rStyle w:val="Hyperlink"/>
            <w:i/>
            <w:iCs/>
          </w:rPr>
          <w:t>You Only Look Once</w:t>
        </w:r>
        <w:r w:rsidRPr="003B234F">
          <w:rPr>
            <w:rStyle w:val="Hyperlink"/>
          </w:rPr>
          <w:t xml:space="preserve"> (YOLO)</w:t>
        </w:r>
        <w:r>
          <w:rPr>
            <w:webHidden/>
          </w:rPr>
          <w:tab/>
        </w:r>
        <w:r>
          <w:rPr>
            <w:webHidden/>
          </w:rPr>
          <w:fldChar w:fldCharType="begin"/>
        </w:r>
        <w:r>
          <w:rPr>
            <w:webHidden/>
          </w:rPr>
          <w:instrText xml:space="preserve"> PAGEREF _Toc209608035 \h </w:instrText>
        </w:r>
        <w:r>
          <w:rPr>
            <w:webHidden/>
          </w:rPr>
        </w:r>
        <w:r>
          <w:rPr>
            <w:webHidden/>
          </w:rPr>
          <w:fldChar w:fldCharType="separate"/>
        </w:r>
        <w:r>
          <w:rPr>
            <w:webHidden/>
          </w:rPr>
          <w:t>18</w:t>
        </w:r>
        <w:r>
          <w:rPr>
            <w:webHidden/>
          </w:rPr>
          <w:fldChar w:fldCharType="end"/>
        </w:r>
      </w:hyperlink>
    </w:p>
    <w:p w14:paraId="071FEBAD" w14:textId="0916A82A" w:rsidR="00514A27" w:rsidRDefault="00514A27">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608036" w:history="1">
        <w:r w:rsidRPr="003B234F">
          <w:rPr>
            <w:rStyle w:val="Hyperlink"/>
          </w:rPr>
          <w:t>3.9.1.</w:t>
        </w:r>
        <w:r>
          <w:rPr>
            <w:rFonts w:asciiTheme="minorHAnsi" w:eastAsiaTheme="minorEastAsia" w:hAnsiTheme="minorHAnsi" w:cstheme="minorBidi"/>
            <w:kern w:val="2"/>
            <w:lang w:val="en-ID" w:eastAsia="en-ID"/>
            <w14:ligatures w14:val="standardContextual"/>
          </w:rPr>
          <w:tab/>
        </w:r>
        <w:r w:rsidRPr="003B234F">
          <w:rPr>
            <w:rStyle w:val="Hyperlink"/>
            <w:i/>
            <w:iCs/>
          </w:rPr>
          <w:t xml:space="preserve">Original </w:t>
        </w:r>
        <w:r w:rsidRPr="003B234F">
          <w:rPr>
            <w:rStyle w:val="Hyperlink"/>
          </w:rPr>
          <w:t>YOLO</w:t>
        </w:r>
        <w:r>
          <w:rPr>
            <w:webHidden/>
          </w:rPr>
          <w:tab/>
        </w:r>
        <w:r>
          <w:rPr>
            <w:webHidden/>
          </w:rPr>
          <w:fldChar w:fldCharType="begin"/>
        </w:r>
        <w:r>
          <w:rPr>
            <w:webHidden/>
          </w:rPr>
          <w:instrText xml:space="preserve"> PAGEREF _Toc209608036 \h </w:instrText>
        </w:r>
        <w:r>
          <w:rPr>
            <w:webHidden/>
          </w:rPr>
        </w:r>
        <w:r>
          <w:rPr>
            <w:webHidden/>
          </w:rPr>
          <w:fldChar w:fldCharType="separate"/>
        </w:r>
        <w:r>
          <w:rPr>
            <w:webHidden/>
          </w:rPr>
          <w:t>20</w:t>
        </w:r>
        <w:r>
          <w:rPr>
            <w:webHidden/>
          </w:rPr>
          <w:fldChar w:fldCharType="end"/>
        </w:r>
      </w:hyperlink>
    </w:p>
    <w:p w14:paraId="6EA1101B" w14:textId="79EB1111" w:rsidR="00514A27" w:rsidRDefault="00514A27">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608037" w:history="1">
        <w:r w:rsidRPr="003B234F">
          <w:rPr>
            <w:rStyle w:val="Hyperlink"/>
          </w:rPr>
          <w:t>3.9.2.</w:t>
        </w:r>
        <w:r>
          <w:rPr>
            <w:rFonts w:asciiTheme="minorHAnsi" w:eastAsiaTheme="minorEastAsia" w:hAnsiTheme="minorHAnsi" w:cstheme="minorBidi"/>
            <w:kern w:val="2"/>
            <w:lang w:val="en-ID" w:eastAsia="en-ID"/>
            <w14:ligatures w14:val="standardContextual"/>
          </w:rPr>
          <w:tab/>
        </w:r>
        <w:r w:rsidRPr="003B234F">
          <w:rPr>
            <w:rStyle w:val="Hyperlink"/>
          </w:rPr>
          <w:t>YOLO-v2/9000</w:t>
        </w:r>
        <w:r>
          <w:rPr>
            <w:webHidden/>
          </w:rPr>
          <w:tab/>
        </w:r>
        <w:r>
          <w:rPr>
            <w:webHidden/>
          </w:rPr>
          <w:fldChar w:fldCharType="begin"/>
        </w:r>
        <w:r>
          <w:rPr>
            <w:webHidden/>
          </w:rPr>
          <w:instrText xml:space="preserve"> PAGEREF _Toc209608037 \h </w:instrText>
        </w:r>
        <w:r>
          <w:rPr>
            <w:webHidden/>
          </w:rPr>
        </w:r>
        <w:r>
          <w:rPr>
            <w:webHidden/>
          </w:rPr>
          <w:fldChar w:fldCharType="separate"/>
        </w:r>
        <w:r>
          <w:rPr>
            <w:webHidden/>
          </w:rPr>
          <w:t>20</w:t>
        </w:r>
        <w:r>
          <w:rPr>
            <w:webHidden/>
          </w:rPr>
          <w:fldChar w:fldCharType="end"/>
        </w:r>
      </w:hyperlink>
    </w:p>
    <w:p w14:paraId="33F3C7DB" w14:textId="309B6786" w:rsidR="00514A27" w:rsidRDefault="00514A27">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608038" w:history="1">
        <w:r w:rsidRPr="003B234F">
          <w:rPr>
            <w:rStyle w:val="Hyperlink"/>
          </w:rPr>
          <w:t>3.9.3.</w:t>
        </w:r>
        <w:r>
          <w:rPr>
            <w:rFonts w:asciiTheme="minorHAnsi" w:eastAsiaTheme="minorEastAsia" w:hAnsiTheme="minorHAnsi" w:cstheme="minorBidi"/>
            <w:kern w:val="2"/>
            <w:lang w:val="en-ID" w:eastAsia="en-ID"/>
            <w14:ligatures w14:val="standardContextual"/>
          </w:rPr>
          <w:tab/>
        </w:r>
        <w:r w:rsidRPr="003B234F">
          <w:rPr>
            <w:rStyle w:val="Hyperlink"/>
          </w:rPr>
          <w:t>YOLO-v3</w:t>
        </w:r>
        <w:r>
          <w:rPr>
            <w:webHidden/>
          </w:rPr>
          <w:tab/>
        </w:r>
        <w:r>
          <w:rPr>
            <w:webHidden/>
          </w:rPr>
          <w:fldChar w:fldCharType="begin"/>
        </w:r>
        <w:r>
          <w:rPr>
            <w:webHidden/>
          </w:rPr>
          <w:instrText xml:space="preserve"> PAGEREF _Toc209608038 \h </w:instrText>
        </w:r>
        <w:r>
          <w:rPr>
            <w:webHidden/>
          </w:rPr>
        </w:r>
        <w:r>
          <w:rPr>
            <w:webHidden/>
          </w:rPr>
          <w:fldChar w:fldCharType="separate"/>
        </w:r>
        <w:r>
          <w:rPr>
            <w:webHidden/>
          </w:rPr>
          <w:t>21</w:t>
        </w:r>
        <w:r>
          <w:rPr>
            <w:webHidden/>
          </w:rPr>
          <w:fldChar w:fldCharType="end"/>
        </w:r>
      </w:hyperlink>
    </w:p>
    <w:p w14:paraId="2A46F3B4" w14:textId="15DF077C" w:rsidR="00514A27" w:rsidRDefault="00514A27">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608039" w:history="1">
        <w:r w:rsidRPr="003B234F">
          <w:rPr>
            <w:rStyle w:val="Hyperlink"/>
          </w:rPr>
          <w:t>3.9.4.</w:t>
        </w:r>
        <w:r>
          <w:rPr>
            <w:rFonts w:asciiTheme="minorHAnsi" w:eastAsiaTheme="minorEastAsia" w:hAnsiTheme="minorHAnsi" w:cstheme="minorBidi"/>
            <w:kern w:val="2"/>
            <w:lang w:val="en-ID" w:eastAsia="en-ID"/>
            <w14:ligatures w14:val="standardContextual"/>
          </w:rPr>
          <w:tab/>
        </w:r>
        <w:r w:rsidRPr="003B234F">
          <w:rPr>
            <w:rStyle w:val="Hyperlink"/>
          </w:rPr>
          <w:t>YOLO-v4</w:t>
        </w:r>
        <w:r>
          <w:rPr>
            <w:webHidden/>
          </w:rPr>
          <w:tab/>
        </w:r>
        <w:r>
          <w:rPr>
            <w:webHidden/>
          </w:rPr>
          <w:fldChar w:fldCharType="begin"/>
        </w:r>
        <w:r>
          <w:rPr>
            <w:webHidden/>
          </w:rPr>
          <w:instrText xml:space="preserve"> PAGEREF _Toc209608039 \h </w:instrText>
        </w:r>
        <w:r>
          <w:rPr>
            <w:webHidden/>
          </w:rPr>
        </w:r>
        <w:r>
          <w:rPr>
            <w:webHidden/>
          </w:rPr>
          <w:fldChar w:fldCharType="separate"/>
        </w:r>
        <w:r>
          <w:rPr>
            <w:webHidden/>
          </w:rPr>
          <w:t>21</w:t>
        </w:r>
        <w:r>
          <w:rPr>
            <w:webHidden/>
          </w:rPr>
          <w:fldChar w:fldCharType="end"/>
        </w:r>
      </w:hyperlink>
    </w:p>
    <w:p w14:paraId="7EFFFD61" w14:textId="29781634" w:rsidR="00514A27" w:rsidRDefault="00514A27">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608040" w:history="1">
        <w:r w:rsidRPr="003B234F">
          <w:rPr>
            <w:rStyle w:val="Hyperlink"/>
          </w:rPr>
          <w:t>3.9.5.</w:t>
        </w:r>
        <w:r>
          <w:rPr>
            <w:rFonts w:asciiTheme="minorHAnsi" w:eastAsiaTheme="minorEastAsia" w:hAnsiTheme="minorHAnsi" w:cstheme="minorBidi"/>
            <w:kern w:val="2"/>
            <w:lang w:val="en-ID" w:eastAsia="en-ID"/>
            <w14:ligatures w14:val="standardContextual"/>
          </w:rPr>
          <w:tab/>
        </w:r>
        <w:r w:rsidRPr="003B234F">
          <w:rPr>
            <w:rStyle w:val="Hyperlink"/>
          </w:rPr>
          <w:t>YOLO-v5</w:t>
        </w:r>
        <w:r>
          <w:rPr>
            <w:webHidden/>
          </w:rPr>
          <w:tab/>
        </w:r>
        <w:r>
          <w:rPr>
            <w:webHidden/>
          </w:rPr>
          <w:fldChar w:fldCharType="begin"/>
        </w:r>
        <w:r>
          <w:rPr>
            <w:webHidden/>
          </w:rPr>
          <w:instrText xml:space="preserve"> PAGEREF _Toc209608040 \h </w:instrText>
        </w:r>
        <w:r>
          <w:rPr>
            <w:webHidden/>
          </w:rPr>
        </w:r>
        <w:r>
          <w:rPr>
            <w:webHidden/>
          </w:rPr>
          <w:fldChar w:fldCharType="separate"/>
        </w:r>
        <w:r>
          <w:rPr>
            <w:webHidden/>
          </w:rPr>
          <w:t>21</w:t>
        </w:r>
        <w:r>
          <w:rPr>
            <w:webHidden/>
          </w:rPr>
          <w:fldChar w:fldCharType="end"/>
        </w:r>
      </w:hyperlink>
    </w:p>
    <w:p w14:paraId="3DA86CE5" w14:textId="22262184" w:rsidR="00514A27" w:rsidRDefault="00514A27">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608041" w:history="1">
        <w:r w:rsidRPr="003B234F">
          <w:rPr>
            <w:rStyle w:val="Hyperlink"/>
          </w:rPr>
          <w:t>3.9.6.</w:t>
        </w:r>
        <w:r>
          <w:rPr>
            <w:rFonts w:asciiTheme="minorHAnsi" w:eastAsiaTheme="minorEastAsia" w:hAnsiTheme="minorHAnsi" w:cstheme="minorBidi"/>
            <w:kern w:val="2"/>
            <w:lang w:val="en-ID" w:eastAsia="en-ID"/>
            <w14:ligatures w14:val="standardContextual"/>
          </w:rPr>
          <w:tab/>
        </w:r>
        <w:r w:rsidRPr="003B234F">
          <w:rPr>
            <w:rStyle w:val="Hyperlink"/>
          </w:rPr>
          <w:t>YOLO-v6</w:t>
        </w:r>
        <w:r>
          <w:rPr>
            <w:webHidden/>
          </w:rPr>
          <w:tab/>
        </w:r>
        <w:r>
          <w:rPr>
            <w:webHidden/>
          </w:rPr>
          <w:fldChar w:fldCharType="begin"/>
        </w:r>
        <w:r>
          <w:rPr>
            <w:webHidden/>
          </w:rPr>
          <w:instrText xml:space="preserve"> PAGEREF _Toc209608041 \h </w:instrText>
        </w:r>
        <w:r>
          <w:rPr>
            <w:webHidden/>
          </w:rPr>
        </w:r>
        <w:r>
          <w:rPr>
            <w:webHidden/>
          </w:rPr>
          <w:fldChar w:fldCharType="separate"/>
        </w:r>
        <w:r>
          <w:rPr>
            <w:webHidden/>
          </w:rPr>
          <w:t>22</w:t>
        </w:r>
        <w:r>
          <w:rPr>
            <w:webHidden/>
          </w:rPr>
          <w:fldChar w:fldCharType="end"/>
        </w:r>
      </w:hyperlink>
    </w:p>
    <w:p w14:paraId="0166745F" w14:textId="5EA3D82E" w:rsidR="00514A27" w:rsidRDefault="00514A27">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608042" w:history="1">
        <w:r w:rsidRPr="003B234F">
          <w:rPr>
            <w:rStyle w:val="Hyperlink"/>
          </w:rPr>
          <w:t>3.9.7.</w:t>
        </w:r>
        <w:r>
          <w:rPr>
            <w:rFonts w:asciiTheme="minorHAnsi" w:eastAsiaTheme="minorEastAsia" w:hAnsiTheme="minorHAnsi" w:cstheme="minorBidi"/>
            <w:kern w:val="2"/>
            <w:lang w:val="en-ID" w:eastAsia="en-ID"/>
            <w14:ligatures w14:val="standardContextual"/>
          </w:rPr>
          <w:tab/>
        </w:r>
        <w:r w:rsidRPr="003B234F">
          <w:rPr>
            <w:rStyle w:val="Hyperlink"/>
          </w:rPr>
          <w:t>YOLO-v7</w:t>
        </w:r>
        <w:r>
          <w:rPr>
            <w:webHidden/>
          </w:rPr>
          <w:tab/>
        </w:r>
        <w:r>
          <w:rPr>
            <w:webHidden/>
          </w:rPr>
          <w:fldChar w:fldCharType="begin"/>
        </w:r>
        <w:r>
          <w:rPr>
            <w:webHidden/>
          </w:rPr>
          <w:instrText xml:space="preserve"> PAGEREF _Toc209608042 \h </w:instrText>
        </w:r>
        <w:r>
          <w:rPr>
            <w:webHidden/>
          </w:rPr>
        </w:r>
        <w:r>
          <w:rPr>
            <w:webHidden/>
          </w:rPr>
          <w:fldChar w:fldCharType="separate"/>
        </w:r>
        <w:r>
          <w:rPr>
            <w:webHidden/>
          </w:rPr>
          <w:t>22</w:t>
        </w:r>
        <w:r>
          <w:rPr>
            <w:webHidden/>
          </w:rPr>
          <w:fldChar w:fldCharType="end"/>
        </w:r>
      </w:hyperlink>
    </w:p>
    <w:p w14:paraId="528B188F" w14:textId="51501AD6" w:rsidR="00514A27" w:rsidRDefault="00514A27">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608043" w:history="1">
        <w:r w:rsidRPr="003B234F">
          <w:rPr>
            <w:rStyle w:val="Hyperlink"/>
          </w:rPr>
          <w:t>3.9.8.</w:t>
        </w:r>
        <w:r>
          <w:rPr>
            <w:rFonts w:asciiTheme="minorHAnsi" w:eastAsiaTheme="minorEastAsia" w:hAnsiTheme="minorHAnsi" w:cstheme="minorBidi"/>
            <w:kern w:val="2"/>
            <w:lang w:val="en-ID" w:eastAsia="en-ID"/>
            <w14:ligatures w14:val="standardContextual"/>
          </w:rPr>
          <w:tab/>
        </w:r>
        <w:r w:rsidRPr="003B234F">
          <w:rPr>
            <w:rStyle w:val="Hyperlink"/>
          </w:rPr>
          <w:t>YOLO-v8</w:t>
        </w:r>
        <w:r>
          <w:rPr>
            <w:webHidden/>
          </w:rPr>
          <w:tab/>
        </w:r>
        <w:r>
          <w:rPr>
            <w:webHidden/>
          </w:rPr>
          <w:fldChar w:fldCharType="begin"/>
        </w:r>
        <w:r>
          <w:rPr>
            <w:webHidden/>
          </w:rPr>
          <w:instrText xml:space="preserve"> PAGEREF _Toc209608043 \h </w:instrText>
        </w:r>
        <w:r>
          <w:rPr>
            <w:webHidden/>
          </w:rPr>
        </w:r>
        <w:r>
          <w:rPr>
            <w:webHidden/>
          </w:rPr>
          <w:fldChar w:fldCharType="separate"/>
        </w:r>
        <w:r>
          <w:rPr>
            <w:webHidden/>
          </w:rPr>
          <w:t>22</w:t>
        </w:r>
        <w:r>
          <w:rPr>
            <w:webHidden/>
          </w:rPr>
          <w:fldChar w:fldCharType="end"/>
        </w:r>
      </w:hyperlink>
    </w:p>
    <w:p w14:paraId="3D39FAB2" w14:textId="06EB691D" w:rsidR="00514A27" w:rsidRDefault="00514A27">
      <w:pPr>
        <w:pStyle w:val="TOC1"/>
        <w:rPr>
          <w:rFonts w:asciiTheme="minorHAnsi" w:eastAsiaTheme="minorEastAsia" w:hAnsiTheme="minorHAnsi" w:cstheme="minorBidi"/>
          <w:kern w:val="2"/>
          <w:lang w:val="en-ID" w:eastAsia="en-ID"/>
          <w14:ligatures w14:val="standardContextual"/>
        </w:rPr>
      </w:pPr>
      <w:hyperlink w:anchor="_Toc209608044" w:history="1">
        <w:r w:rsidRPr="003B234F">
          <w:rPr>
            <w:rStyle w:val="Hyperlink"/>
          </w:rPr>
          <w:t>BAB III METODOLOGI PENELITIAN</w:t>
        </w:r>
        <w:r>
          <w:rPr>
            <w:webHidden/>
          </w:rPr>
          <w:tab/>
        </w:r>
        <w:r>
          <w:rPr>
            <w:webHidden/>
          </w:rPr>
          <w:fldChar w:fldCharType="begin"/>
        </w:r>
        <w:r>
          <w:rPr>
            <w:webHidden/>
          </w:rPr>
          <w:instrText xml:space="preserve"> PAGEREF _Toc209608044 \h </w:instrText>
        </w:r>
        <w:r>
          <w:rPr>
            <w:webHidden/>
          </w:rPr>
        </w:r>
        <w:r>
          <w:rPr>
            <w:webHidden/>
          </w:rPr>
          <w:fldChar w:fldCharType="separate"/>
        </w:r>
        <w:r>
          <w:rPr>
            <w:webHidden/>
          </w:rPr>
          <w:t>24</w:t>
        </w:r>
        <w:r>
          <w:rPr>
            <w:webHidden/>
          </w:rPr>
          <w:fldChar w:fldCharType="end"/>
        </w:r>
      </w:hyperlink>
    </w:p>
    <w:p w14:paraId="74534E4F" w14:textId="0BE2406F"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45" w:history="1">
        <w:r w:rsidRPr="003B234F">
          <w:rPr>
            <w:rStyle w:val="Hyperlink"/>
          </w:rPr>
          <w:t>3.1.</w:t>
        </w:r>
        <w:r>
          <w:rPr>
            <w:rFonts w:asciiTheme="minorHAnsi" w:eastAsiaTheme="minorEastAsia" w:hAnsiTheme="minorHAnsi" w:cstheme="minorBidi"/>
            <w:kern w:val="2"/>
            <w:lang w:val="en-ID" w:eastAsia="en-ID"/>
            <w14:ligatures w14:val="standardContextual"/>
          </w:rPr>
          <w:tab/>
        </w:r>
        <w:r w:rsidRPr="003B234F">
          <w:rPr>
            <w:rStyle w:val="Hyperlink"/>
          </w:rPr>
          <w:t>Kerangka Pikiran</w:t>
        </w:r>
        <w:r>
          <w:rPr>
            <w:webHidden/>
          </w:rPr>
          <w:tab/>
        </w:r>
        <w:r>
          <w:rPr>
            <w:webHidden/>
          </w:rPr>
          <w:fldChar w:fldCharType="begin"/>
        </w:r>
        <w:r>
          <w:rPr>
            <w:webHidden/>
          </w:rPr>
          <w:instrText xml:space="preserve"> PAGEREF _Toc209608045 \h </w:instrText>
        </w:r>
        <w:r>
          <w:rPr>
            <w:webHidden/>
          </w:rPr>
        </w:r>
        <w:r>
          <w:rPr>
            <w:webHidden/>
          </w:rPr>
          <w:fldChar w:fldCharType="separate"/>
        </w:r>
        <w:r>
          <w:rPr>
            <w:webHidden/>
          </w:rPr>
          <w:t>24</w:t>
        </w:r>
        <w:r>
          <w:rPr>
            <w:webHidden/>
          </w:rPr>
          <w:fldChar w:fldCharType="end"/>
        </w:r>
      </w:hyperlink>
    </w:p>
    <w:p w14:paraId="3AF03020" w14:textId="70BF83D4"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46" w:history="1">
        <w:r w:rsidRPr="003B234F">
          <w:rPr>
            <w:rStyle w:val="Hyperlink"/>
          </w:rPr>
          <w:t>3.2.</w:t>
        </w:r>
        <w:r>
          <w:rPr>
            <w:rFonts w:asciiTheme="minorHAnsi" w:eastAsiaTheme="minorEastAsia" w:hAnsiTheme="minorHAnsi" w:cstheme="minorBidi"/>
            <w:kern w:val="2"/>
            <w:lang w:val="en-ID" w:eastAsia="en-ID"/>
            <w14:ligatures w14:val="standardContextual"/>
          </w:rPr>
          <w:tab/>
        </w:r>
        <w:r w:rsidRPr="003B234F">
          <w:rPr>
            <w:rStyle w:val="Hyperlink"/>
          </w:rPr>
          <w:t>Studi Literatur</w:t>
        </w:r>
        <w:r>
          <w:rPr>
            <w:webHidden/>
          </w:rPr>
          <w:tab/>
        </w:r>
        <w:r>
          <w:rPr>
            <w:webHidden/>
          </w:rPr>
          <w:fldChar w:fldCharType="begin"/>
        </w:r>
        <w:r>
          <w:rPr>
            <w:webHidden/>
          </w:rPr>
          <w:instrText xml:space="preserve"> PAGEREF _Toc209608046 \h </w:instrText>
        </w:r>
        <w:r>
          <w:rPr>
            <w:webHidden/>
          </w:rPr>
        </w:r>
        <w:r>
          <w:rPr>
            <w:webHidden/>
          </w:rPr>
          <w:fldChar w:fldCharType="separate"/>
        </w:r>
        <w:r>
          <w:rPr>
            <w:webHidden/>
          </w:rPr>
          <w:t>24</w:t>
        </w:r>
        <w:r>
          <w:rPr>
            <w:webHidden/>
          </w:rPr>
          <w:fldChar w:fldCharType="end"/>
        </w:r>
      </w:hyperlink>
    </w:p>
    <w:p w14:paraId="2B73062E" w14:textId="42D4A540" w:rsidR="00514A27" w:rsidRDefault="00514A27">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608047" w:history="1">
        <w:r w:rsidRPr="003B234F">
          <w:rPr>
            <w:rStyle w:val="Hyperlink"/>
          </w:rPr>
          <w:t>3.3.</w:t>
        </w:r>
        <w:r>
          <w:rPr>
            <w:rFonts w:asciiTheme="minorHAnsi" w:eastAsiaTheme="minorEastAsia" w:hAnsiTheme="minorHAnsi" w:cstheme="minorBidi"/>
            <w:kern w:val="2"/>
            <w:lang w:val="en-ID" w:eastAsia="en-ID"/>
            <w14:ligatures w14:val="standardContextual"/>
          </w:rPr>
          <w:tab/>
        </w:r>
        <w:r w:rsidRPr="003B234F">
          <w:rPr>
            <w:rStyle w:val="Hyperlink"/>
          </w:rPr>
          <w:t>Identifikasi Masalah</w:t>
        </w:r>
        <w:r>
          <w:rPr>
            <w:webHidden/>
          </w:rPr>
          <w:tab/>
        </w:r>
        <w:r>
          <w:rPr>
            <w:webHidden/>
          </w:rPr>
          <w:fldChar w:fldCharType="begin"/>
        </w:r>
        <w:r>
          <w:rPr>
            <w:webHidden/>
          </w:rPr>
          <w:instrText xml:space="preserve"> PAGEREF _Toc209608047 \h </w:instrText>
        </w:r>
        <w:r>
          <w:rPr>
            <w:webHidden/>
          </w:rPr>
        </w:r>
        <w:r>
          <w:rPr>
            <w:webHidden/>
          </w:rPr>
          <w:fldChar w:fldCharType="separate"/>
        </w:r>
        <w:r>
          <w:rPr>
            <w:webHidden/>
          </w:rPr>
          <w:t>24</w:t>
        </w:r>
        <w:r>
          <w:rPr>
            <w:webHidden/>
          </w:rPr>
          <w:fldChar w:fldCharType="end"/>
        </w:r>
      </w:hyperlink>
    </w:p>
    <w:p w14:paraId="76C0E248" w14:textId="55D87FA7" w:rsidR="00514A27" w:rsidRDefault="00514A27">
      <w:pPr>
        <w:pStyle w:val="TOC1"/>
        <w:rPr>
          <w:rFonts w:asciiTheme="minorHAnsi" w:eastAsiaTheme="minorEastAsia" w:hAnsiTheme="minorHAnsi" w:cstheme="minorBidi"/>
          <w:kern w:val="2"/>
          <w:lang w:val="en-ID" w:eastAsia="en-ID"/>
          <w14:ligatures w14:val="standardContextual"/>
        </w:rPr>
      </w:pPr>
      <w:hyperlink w:anchor="_Toc209608048" w:history="1">
        <w:r w:rsidRPr="003B234F">
          <w:rPr>
            <w:rStyle w:val="Hyperlink"/>
          </w:rPr>
          <w:t>DAFTAR PUSTAKA</w:t>
        </w:r>
        <w:r>
          <w:rPr>
            <w:webHidden/>
          </w:rPr>
          <w:tab/>
        </w:r>
        <w:r>
          <w:rPr>
            <w:webHidden/>
          </w:rPr>
          <w:fldChar w:fldCharType="begin"/>
        </w:r>
        <w:r>
          <w:rPr>
            <w:webHidden/>
          </w:rPr>
          <w:instrText xml:space="preserve"> PAGEREF _Toc209608048 \h </w:instrText>
        </w:r>
        <w:r>
          <w:rPr>
            <w:webHidden/>
          </w:rPr>
        </w:r>
        <w:r>
          <w:rPr>
            <w:webHidden/>
          </w:rPr>
          <w:fldChar w:fldCharType="separate"/>
        </w:r>
        <w:r>
          <w:rPr>
            <w:webHidden/>
          </w:rPr>
          <w:t>25</w:t>
        </w:r>
        <w:r>
          <w:rPr>
            <w:webHidden/>
          </w:rPr>
          <w:fldChar w:fldCharType="end"/>
        </w:r>
      </w:hyperlink>
    </w:p>
    <w:p w14:paraId="23DF01F7" w14:textId="60B5E09C" w:rsidR="00D20CDF" w:rsidRPr="00C4686A" w:rsidRDefault="00ED7156" w:rsidP="00ED7156">
      <w:r w:rsidRPr="00C4686A">
        <w:fldChar w:fldCharType="end"/>
      </w:r>
    </w:p>
    <w:p w14:paraId="57685B3D" w14:textId="77777777" w:rsidR="00D20CDF" w:rsidRPr="00C4686A" w:rsidRDefault="00D20CDF">
      <w:pPr>
        <w:spacing w:after="160" w:line="259" w:lineRule="auto"/>
        <w:jc w:val="left"/>
      </w:pPr>
      <w:r w:rsidRPr="00C4686A">
        <w:br w:type="page"/>
      </w:r>
    </w:p>
    <w:p w14:paraId="43C1F8A8" w14:textId="0117C3CD" w:rsidR="008E23CF" w:rsidRPr="00C4686A" w:rsidRDefault="008E23CF" w:rsidP="008E23CF">
      <w:pPr>
        <w:pStyle w:val="Heading1"/>
      </w:pPr>
      <w:bookmarkStart w:id="3" w:name="_Toc172506847"/>
      <w:bookmarkStart w:id="4" w:name="_Toc209608020"/>
      <w:r w:rsidRPr="00C4686A">
        <w:lastRenderedPageBreak/>
        <w:t>DAFTAR GAMBAR</w:t>
      </w:r>
      <w:bookmarkEnd w:id="3"/>
      <w:bookmarkEnd w:id="4"/>
    </w:p>
    <w:p w14:paraId="4F4D17E4" w14:textId="77777777" w:rsidR="008E23CF" w:rsidRPr="00C4686A" w:rsidRDefault="008E23CF" w:rsidP="008E23CF"/>
    <w:p w14:paraId="280A970F" w14:textId="5F65843A" w:rsidR="00514A27" w:rsidRPr="00514A27" w:rsidRDefault="008E23CF">
      <w:pPr>
        <w:pStyle w:val="TOC1"/>
        <w:rPr>
          <w:rFonts w:asciiTheme="minorHAnsi" w:eastAsiaTheme="minorEastAsia" w:hAnsiTheme="minorHAnsi" w:cstheme="minorBidi"/>
          <w:kern w:val="2"/>
          <w:lang w:val="en-ID" w:eastAsia="en-ID"/>
          <w14:ligatures w14:val="standardContextual"/>
        </w:rPr>
      </w:pPr>
      <w:r w:rsidRPr="00E81CF4">
        <w:rPr>
          <w:lang w:val="en-US"/>
        </w:rPr>
        <w:fldChar w:fldCharType="begin"/>
      </w:r>
      <w:r w:rsidRPr="00E81CF4">
        <w:rPr>
          <w:lang w:val="en-US"/>
        </w:rPr>
        <w:instrText xml:space="preserve"> TOC \h \z \u \t "Heading 5;1" </w:instrText>
      </w:r>
      <w:r w:rsidRPr="00E81CF4">
        <w:rPr>
          <w:lang w:val="en-US"/>
        </w:rPr>
        <w:fldChar w:fldCharType="separate"/>
      </w:r>
      <w:hyperlink w:anchor="_Toc209608005" w:history="1">
        <w:r w:rsidR="00514A27" w:rsidRPr="00514A27">
          <w:rPr>
            <w:rStyle w:val="Hyperlink"/>
          </w:rPr>
          <w:t>Gambar 2.6. Arsitektur sederhana YOLO (Carolina &amp; Lina, 2023)</w:t>
        </w:r>
        <w:r w:rsidR="00514A27" w:rsidRPr="00514A27">
          <w:rPr>
            <w:webHidden/>
          </w:rPr>
          <w:tab/>
        </w:r>
        <w:r w:rsidR="00514A27" w:rsidRPr="00514A27">
          <w:rPr>
            <w:webHidden/>
          </w:rPr>
          <w:fldChar w:fldCharType="begin"/>
        </w:r>
        <w:r w:rsidR="00514A27" w:rsidRPr="00514A27">
          <w:rPr>
            <w:webHidden/>
          </w:rPr>
          <w:instrText xml:space="preserve"> PAGEREF _Toc209608005 \h </w:instrText>
        </w:r>
        <w:r w:rsidR="00514A27" w:rsidRPr="00514A27">
          <w:rPr>
            <w:webHidden/>
          </w:rPr>
        </w:r>
        <w:r w:rsidR="00514A27" w:rsidRPr="00514A27">
          <w:rPr>
            <w:webHidden/>
          </w:rPr>
          <w:fldChar w:fldCharType="separate"/>
        </w:r>
        <w:r w:rsidR="00514A27" w:rsidRPr="00514A27">
          <w:rPr>
            <w:webHidden/>
          </w:rPr>
          <w:t>19</w:t>
        </w:r>
        <w:r w:rsidR="00514A27" w:rsidRPr="00514A27">
          <w:rPr>
            <w:webHidden/>
          </w:rPr>
          <w:fldChar w:fldCharType="end"/>
        </w:r>
      </w:hyperlink>
    </w:p>
    <w:p w14:paraId="3951E7DA" w14:textId="7CC97E3B" w:rsidR="00514A27" w:rsidRPr="00514A27" w:rsidRDefault="00514A27">
      <w:pPr>
        <w:pStyle w:val="TOC1"/>
        <w:rPr>
          <w:rFonts w:asciiTheme="minorHAnsi" w:eastAsiaTheme="minorEastAsia" w:hAnsiTheme="minorHAnsi" w:cstheme="minorBidi"/>
          <w:kern w:val="2"/>
          <w:lang w:val="en-ID" w:eastAsia="en-ID"/>
          <w14:ligatures w14:val="standardContextual"/>
        </w:rPr>
      </w:pPr>
      <w:hyperlink w:anchor="_Toc209608006" w:history="1">
        <w:r w:rsidRPr="00514A27">
          <w:rPr>
            <w:rStyle w:val="Hyperlink"/>
          </w:rPr>
          <w:t>Gambar 2.7. Arsitektur YOLOv1 (Hussain, 2023)</w:t>
        </w:r>
        <w:r w:rsidRPr="00514A27">
          <w:rPr>
            <w:webHidden/>
          </w:rPr>
          <w:tab/>
        </w:r>
        <w:r w:rsidRPr="00514A27">
          <w:rPr>
            <w:webHidden/>
          </w:rPr>
          <w:fldChar w:fldCharType="begin"/>
        </w:r>
        <w:r w:rsidRPr="00514A27">
          <w:rPr>
            <w:webHidden/>
          </w:rPr>
          <w:instrText xml:space="preserve"> PAGEREF _Toc209608006 \h </w:instrText>
        </w:r>
        <w:r w:rsidRPr="00514A27">
          <w:rPr>
            <w:webHidden/>
          </w:rPr>
        </w:r>
        <w:r w:rsidRPr="00514A27">
          <w:rPr>
            <w:webHidden/>
          </w:rPr>
          <w:fldChar w:fldCharType="separate"/>
        </w:r>
        <w:r w:rsidRPr="00514A27">
          <w:rPr>
            <w:webHidden/>
          </w:rPr>
          <w:t>20</w:t>
        </w:r>
        <w:r w:rsidRPr="00514A27">
          <w:rPr>
            <w:webHidden/>
          </w:rPr>
          <w:fldChar w:fldCharType="end"/>
        </w:r>
      </w:hyperlink>
    </w:p>
    <w:p w14:paraId="16386207" w14:textId="6E5226B8" w:rsidR="00514A27" w:rsidRDefault="00514A27">
      <w:pPr>
        <w:pStyle w:val="TOC1"/>
        <w:rPr>
          <w:rFonts w:asciiTheme="minorHAnsi" w:eastAsiaTheme="minorEastAsia" w:hAnsiTheme="minorHAnsi" w:cstheme="minorBidi"/>
          <w:kern w:val="2"/>
          <w:lang w:val="en-ID" w:eastAsia="en-ID"/>
          <w14:ligatures w14:val="standardContextual"/>
        </w:rPr>
      </w:pPr>
      <w:hyperlink w:anchor="_Toc209608007" w:history="1">
        <w:r w:rsidRPr="00514A27">
          <w:rPr>
            <w:rStyle w:val="Hyperlink"/>
          </w:rPr>
          <w:t>Gambar 2.8. Perbandingan YOLO-v8 (Hussain, 2023)</w:t>
        </w:r>
        <w:r w:rsidRPr="00514A27">
          <w:rPr>
            <w:webHidden/>
          </w:rPr>
          <w:tab/>
        </w:r>
        <w:r w:rsidRPr="00514A27">
          <w:rPr>
            <w:webHidden/>
          </w:rPr>
          <w:fldChar w:fldCharType="begin"/>
        </w:r>
        <w:r w:rsidRPr="00514A27">
          <w:rPr>
            <w:webHidden/>
          </w:rPr>
          <w:instrText xml:space="preserve"> PAGEREF _Toc209608007 \h </w:instrText>
        </w:r>
        <w:r w:rsidRPr="00514A27">
          <w:rPr>
            <w:webHidden/>
          </w:rPr>
        </w:r>
        <w:r w:rsidRPr="00514A27">
          <w:rPr>
            <w:webHidden/>
          </w:rPr>
          <w:fldChar w:fldCharType="separate"/>
        </w:r>
        <w:r w:rsidRPr="00514A27">
          <w:rPr>
            <w:webHidden/>
          </w:rPr>
          <w:t>23</w:t>
        </w:r>
        <w:r w:rsidRPr="00514A27">
          <w:rPr>
            <w:webHidden/>
          </w:rPr>
          <w:fldChar w:fldCharType="end"/>
        </w:r>
      </w:hyperlink>
    </w:p>
    <w:p w14:paraId="440B036A" w14:textId="0C155321" w:rsidR="0060615C" w:rsidRPr="00C4686A" w:rsidRDefault="008E23CF" w:rsidP="008E23CF">
      <w:r w:rsidRPr="00E81CF4">
        <w:fldChar w:fldCharType="end"/>
      </w:r>
    </w:p>
    <w:p w14:paraId="51520474" w14:textId="77777777" w:rsidR="0060615C" w:rsidRPr="00C4686A" w:rsidRDefault="0060615C">
      <w:pPr>
        <w:spacing w:after="160" w:line="259" w:lineRule="auto"/>
        <w:jc w:val="left"/>
      </w:pPr>
      <w:r w:rsidRPr="00C4686A">
        <w:br w:type="page"/>
      </w:r>
    </w:p>
    <w:p w14:paraId="2B921C25" w14:textId="77777777" w:rsidR="00942D1F" w:rsidRPr="00C4686A" w:rsidRDefault="00942D1F" w:rsidP="00942D1F">
      <w:pPr>
        <w:pStyle w:val="Heading1"/>
      </w:pPr>
      <w:bookmarkStart w:id="5" w:name="_Toc209608021"/>
      <w:r w:rsidRPr="00C4686A">
        <w:lastRenderedPageBreak/>
        <w:t>DAFTAR TABEL</w:t>
      </w:r>
      <w:bookmarkEnd w:id="5"/>
    </w:p>
    <w:p w14:paraId="6471567D" w14:textId="77777777" w:rsidR="00942D1F" w:rsidRPr="00C4686A" w:rsidRDefault="00942D1F" w:rsidP="00942D1F"/>
    <w:p w14:paraId="66BE15A4" w14:textId="41113AE3" w:rsidR="00514A27" w:rsidRPr="00514A27" w:rsidRDefault="00AA48B2">
      <w:pPr>
        <w:pStyle w:val="TOC1"/>
        <w:rPr>
          <w:rFonts w:asciiTheme="minorHAnsi" w:eastAsiaTheme="minorEastAsia" w:hAnsiTheme="minorHAnsi" w:cstheme="minorBidi"/>
          <w:kern w:val="2"/>
          <w:lang w:val="en-ID" w:eastAsia="en-ID"/>
          <w14:ligatures w14:val="standardContextual"/>
        </w:rPr>
      </w:pPr>
      <w:r w:rsidRPr="00514A27">
        <w:rPr>
          <w:lang w:val="en-US"/>
        </w:rPr>
        <w:fldChar w:fldCharType="begin"/>
      </w:r>
      <w:r w:rsidRPr="00514A27">
        <w:rPr>
          <w:lang w:val="en-US"/>
        </w:rPr>
        <w:instrText xml:space="preserve"> TOC \h \z \u \t "Heading 4;1" </w:instrText>
      </w:r>
      <w:r w:rsidRPr="00514A27">
        <w:rPr>
          <w:lang w:val="en-US"/>
        </w:rPr>
        <w:fldChar w:fldCharType="separate"/>
      </w:r>
      <w:hyperlink w:anchor="_Toc209607991" w:history="1">
        <w:r w:rsidR="00514A27" w:rsidRPr="00514A27">
          <w:rPr>
            <w:rStyle w:val="Hyperlink"/>
          </w:rPr>
          <w:t>Tabel 2.1. Penelitian terdahulu</w:t>
        </w:r>
        <w:r w:rsidR="00514A27" w:rsidRPr="00514A27">
          <w:rPr>
            <w:webHidden/>
          </w:rPr>
          <w:tab/>
        </w:r>
        <w:r w:rsidR="00514A27" w:rsidRPr="00514A27">
          <w:rPr>
            <w:webHidden/>
          </w:rPr>
          <w:fldChar w:fldCharType="begin"/>
        </w:r>
        <w:r w:rsidR="00514A27" w:rsidRPr="00514A27">
          <w:rPr>
            <w:webHidden/>
          </w:rPr>
          <w:instrText xml:space="preserve"> PAGEREF _Toc209607991 \h </w:instrText>
        </w:r>
        <w:r w:rsidR="00514A27" w:rsidRPr="00514A27">
          <w:rPr>
            <w:webHidden/>
          </w:rPr>
        </w:r>
        <w:r w:rsidR="00514A27" w:rsidRPr="00514A27">
          <w:rPr>
            <w:webHidden/>
          </w:rPr>
          <w:fldChar w:fldCharType="separate"/>
        </w:r>
        <w:r w:rsidR="00514A27" w:rsidRPr="00514A27">
          <w:rPr>
            <w:webHidden/>
          </w:rPr>
          <w:t>13</w:t>
        </w:r>
        <w:r w:rsidR="00514A27" w:rsidRPr="00514A27">
          <w:rPr>
            <w:webHidden/>
          </w:rPr>
          <w:fldChar w:fldCharType="end"/>
        </w:r>
      </w:hyperlink>
    </w:p>
    <w:p w14:paraId="4BC0EB6A" w14:textId="2551122A" w:rsidR="008E23CF" w:rsidRPr="00C4686A" w:rsidRDefault="00AA48B2" w:rsidP="008E23CF">
      <w:r w:rsidRPr="00514A27">
        <w:fldChar w:fldCharType="end"/>
      </w:r>
    </w:p>
    <w:p w14:paraId="2784BDB4" w14:textId="77777777" w:rsidR="00ED7156" w:rsidRPr="00C4686A" w:rsidRDefault="00ED7156" w:rsidP="00ED7156"/>
    <w:p w14:paraId="679303CA" w14:textId="77777777" w:rsidR="00ED7156" w:rsidRPr="00C4686A" w:rsidRDefault="00ED7156" w:rsidP="00ED7156"/>
    <w:p w14:paraId="7D67A78D" w14:textId="77777777" w:rsidR="00ED7156" w:rsidRPr="00C4686A" w:rsidRDefault="00ED7156" w:rsidP="00ED7156"/>
    <w:p w14:paraId="1BC5F28E" w14:textId="77777777" w:rsidR="00ED7156" w:rsidRPr="00C4686A" w:rsidRDefault="00ED7156" w:rsidP="00ED7156"/>
    <w:p w14:paraId="01488DCA" w14:textId="77777777" w:rsidR="00ED7156" w:rsidRPr="00C4686A" w:rsidRDefault="00ED7156" w:rsidP="00ED7156"/>
    <w:p w14:paraId="21EB5C9A" w14:textId="77777777" w:rsidR="00ED7156" w:rsidRPr="00C4686A" w:rsidRDefault="00ED7156" w:rsidP="00ED7156"/>
    <w:p w14:paraId="535CD9DE" w14:textId="77777777" w:rsidR="00ED7156" w:rsidRPr="00C4686A" w:rsidRDefault="00ED7156" w:rsidP="00ED7156"/>
    <w:p w14:paraId="38FA24E5" w14:textId="77777777" w:rsidR="00ED7156" w:rsidRPr="00C4686A" w:rsidRDefault="00ED7156" w:rsidP="00ED7156"/>
    <w:p w14:paraId="4047EAAF" w14:textId="77777777" w:rsidR="00ED7156" w:rsidRPr="00C4686A" w:rsidRDefault="00ED7156" w:rsidP="00ED7156"/>
    <w:p w14:paraId="68E0F1A1" w14:textId="77777777" w:rsidR="00ED7156" w:rsidRPr="00C4686A" w:rsidRDefault="00ED7156" w:rsidP="00ED7156"/>
    <w:p w14:paraId="31C08A10" w14:textId="77777777" w:rsidR="00ED7156" w:rsidRPr="00C4686A" w:rsidRDefault="00ED7156" w:rsidP="00ED7156"/>
    <w:p w14:paraId="5E1B20B8" w14:textId="77777777" w:rsidR="00ED7156" w:rsidRPr="00C4686A" w:rsidRDefault="00ED7156" w:rsidP="00ED7156"/>
    <w:p w14:paraId="45540A05" w14:textId="77777777" w:rsidR="00ED7156" w:rsidRPr="00C4686A" w:rsidRDefault="00ED7156" w:rsidP="00ED7156"/>
    <w:p w14:paraId="3EF38686" w14:textId="77777777" w:rsidR="00ED7156" w:rsidRPr="00C4686A" w:rsidRDefault="00ED7156" w:rsidP="00ED7156">
      <w:pPr>
        <w:sectPr w:rsidR="00ED7156" w:rsidRPr="00C4686A" w:rsidSect="00ED7156">
          <w:footerReference w:type="default" r:id="rId9"/>
          <w:pgSz w:w="11906" w:h="16838"/>
          <w:pgMar w:top="2268" w:right="1701" w:bottom="1701" w:left="2268" w:header="709" w:footer="709" w:gutter="0"/>
          <w:pgNumType w:fmt="lowerRoman"/>
          <w:cols w:space="708"/>
          <w:titlePg/>
          <w:docGrid w:linePitch="360"/>
        </w:sectPr>
      </w:pPr>
    </w:p>
    <w:p w14:paraId="31A026ED" w14:textId="71C80A78" w:rsidR="000614E8" w:rsidRPr="00C4686A" w:rsidRDefault="000614E8" w:rsidP="00ED7156">
      <w:pPr>
        <w:pStyle w:val="Heading1"/>
      </w:pPr>
      <w:bookmarkStart w:id="6" w:name="_Toc172506849"/>
      <w:bookmarkStart w:id="7" w:name="_Toc209608022"/>
      <w:r w:rsidRPr="00C4686A">
        <w:lastRenderedPageBreak/>
        <w:t xml:space="preserve">BAB </w:t>
      </w:r>
      <w:r w:rsidR="00ED7156" w:rsidRPr="00C4686A">
        <w:t>I</w:t>
      </w:r>
      <w:r w:rsidRPr="00C4686A">
        <w:br/>
        <w:t>PENDAHULUAN</w:t>
      </w:r>
      <w:bookmarkEnd w:id="6"/>
      <w:bookmarkEnd w:id="7"/>
    </w:p>
    <w:p w14:paraId="091F366D" w14:textId="77777777" w:rsidR="00663DD8" w:rsidRPr="00C4686A" w:rsidRDefault="00663DD8" w:rsidP="00A35332"/>
    <w:p w14:paraId="74EFB7D5" w14:textId="6C02B32E" w:rsidR="00A35332" w:rsidRPr="00C4686A" w:rsidRDefault="00A35332" w:rsidP="00A35332">
      <w:pPr>
        <w:pStyle w:val="Heading2"/>
        <w:numPr>
          <w:ilvl w:val="0"/>
          <w:numId w:val="1"/>
        </w:numPr>
        <w:ind w:left="567" w:hanging="567"/>
      </w:pPr>
      <w:bookmarkStart w:id="8" w:name="_Toc172506850"/>
      <w:bookmarkStart w:id="9" w:name="_Toc209608023"/>
      <w:r w:rsidRPr="00C4686A">
        <w:t>Latar Belakang</w:t>
      </w:r>
      <w:bookmarkEnd w:id="8"/>
      <w:bookmarkEnd w:id="9"/>
    </w:p>
    <w:p w14:paraId="5CE5DB13" w14:textId="5968094A" w:rsidR="00B04FBB" w:rsidRPr="00C4686A" w:rsidRDefault="00820235" w:rsidP="00AC3970">
      <w:pPr>
        <w:ind w:firstLine="567"/>
      </w:pPr>
      <w:r w:rsidRPr="00C4686A">
        <w:t>Perkembangan teknologi di era modern telah memberikan dampak signifikan pada berbagai aspek kehidupan manusia. Salah satu bidang yang mengalami kemajuan pesat adalah teknologi kecerdasan buatan (</w:t>
      </w:r>
      <w:r w:rsidRPr="00C4686A">
        <w:rPr>
          <w:i/>
          <w:iCs/>
        </w:rPr>
        <w:t>Artificial Intelligence</w:t>
      </w:r>
      <w:r w:rsidRPr="00C4686A">
        <w:t>/AI) dan pembelajaran mesin (</w:t>
      </w:r>
      <w:r w:rsidRPr="00C4686A">
        <w:rPr>
          <w:i/>
          <w:iCs/>
        </w:rPr>
        <w:t>machine learning</w:t>
      </w:r>
      <w:r w:rsidRPr="00C4686A">
        <w:t>)</w:t>
      </w:r>
      <w:r w:rsidR="00F11B5E" w:rsidRPr="00C4686A">
        <w:t xml:space="preserve"> </w:t>
      </w:r>
      <w:r w:rsidR="00F11B5E" w:rsidRPr="00C4686A">
        <w:fldChar w:fldCharType="begin" w:fldLock="1"/>
      </w:r>
      <w:r w:rsidR="00F11B5E" w:rsidRPr="00C4686A">
        <w:instrText>ADDIN CSL_CITATION {"citationItems":[{"id":"ITEM-1","itemData":{"DOI":"10.37012/jtik.v10i2.2324","ISSN":"2656-9957","abstract":"Penelitian ini mengkaji peran Kecerdasan Buatan (Artificial Intelligence) dalam pendidikan, khususnya dalam meningkatkan pembelajaran personalisasi. Pembelajaran personalisasi adalah pendekatan yang disesuArtificial Intelligencekan dengan kebutuhan, kecepatan, dan preferensi individu, memungkinkan siswa mendapatkan pengalaman belajar yang lebih efektif dan relevan. Melalui penerapan Artificial Intelligence, seperti sistem rekomendasi berbasis data, analisis prediktif, dan chatbot cerdas, proses pendidikan dapat dioptimalkan untuk memberikan dukungan yang lebih baik bagi siswa. Penelitian ini mengeksplorasi berbagai teknologi Artificial Intelligence yang digunakan dalam pendidikan, manfaatnya dalam mendukung gaya belajar individual, serta tantangan yang mungkin muncul dalam implementasinya, termasuk masalah privasi, bias algoritma, dan aksesibilitas teknologi. Hasil penelitian menunjukkan bahwa penerapan Artificial Intelligence dalam pendidikan dapat meningkatkan keterlibatan siswa, mempercepat proses pembelajaran, dan menyediakan umpan balik yang lebih tepat waktu. Meskipun demikian, regulasi dan kebijakan yang tepat dibutuhkan untuk memaksimalkan potensi Artificial Intelligence sekaligus meminimalkan risiko yang mungkin timbul. Penelitian ini akan mengeksplorasi bagaimana Artificial Intelligence dapat digunakan untuk menciptakan pengalaman belajar yang lebih personal bagi siswa. Dengan menggunakan algoritma pembelajaran mesin, sistem pendidikan dapat menganalisis gaya belajar individu dan menyesuaikan materi ajar sesuai dengan kebutuhan masing-masing siswa. Penelitian ini juga akan membahas tantangan etis dan privasi yang mungkin muncul dalam pengumpulan data siswa. Secara keseluruhan, penelitian ini menyimpulkan bahwa AI memiliki potensi besar untuk mengubah sistem pendidikan menjadi lebih adaptif dan personal. Namun, untuk memaksimalkan dampak positifnya, implementasi Artificial Intelligence dalam pendidikan harus diiringi dengan persiapan yang matang, termasuk pengembangan kebijakan, pelatihan guru, serta penyediaan infrastruktur dan akses yang merata.","author":[{"dropping-particle":"","family":"Widodo","given":"Yohanes Bowo","non-dropping-particle":"","parse-names":false,"suffix":""},{"dropping-particle":"","family":"Sibuea","given":"Sondang","non-dropping-particle":"","parse-names":false,"suffix":""},{"dropping-particle":"","family":"Narji","given":"Mohammad","non-dropping-particle":"","parse-names":false,"suffix":""}],"container-title":"Jurnal Teknologi Informatika dan Komputer","id":"ITEM-1","issue":"2","issued":{"date-parts":[["2024"]]},"page":"602-615","title":"Kecerdasan Buatan dalam Pendidikan: Meningkatkan Pembelajaran Personalisasi","type":"article-journal","volume":"10"},"uris":["http://www.mendeley.com/documents/?uuid=3033bfdc-084f-45c0-a57a-aff05286bee1"]}],"mendeley":{"formattedCitation":"(Widodo et al., 2024)","plainTextFormattedCitation":"(Widodo et al., 2024)","previouslyFormattedCitation":"(Widodo et al., 2024)"},"properties":{"noteIndex":0},"schema":"https://github.com/citation-style-language/schema/raw/master/csl-citation.json"}</w:instrText>
      </w:r>
      <w:r w:rsidR="00F11B5E" w:rsidRPr="00C4686A">
        <w:fldChar w:fldCharType="separate"/>
      </w:r>
      <w:r w:rsidR="00F11B5E" w:rsidRPr="00C4686A">
        <w:t>(Widodo et al., 2024)</w:t>
      </w:r>
      <w:r w:rsidR="00F11B5E" w:rsidRPr="00C4686A">
        <w:fldChar w:fldCharType="end"/>
      </w:r>
      <w:r w:rsidRPr="00C4686A">
        <w:t>. Teknologi ini memungkinkan sistem komputer tidak hanya melakukan perhitungan, tetapi juga belajar dari data, mengenali pola, serta mengambil keputusan secara mandiri</w:t>
      </w:r>
      <w:r w:rsidR="00F11B5E" w:rsidRPr="00C4686A">
        <w:t xml:space="preserve"> </w:t>
      </w:r>
      <w:r w:rsidR="00F11B5E" w:rsidRPr="00C4686A">
        <w:fldChar w:fldCharType="begin" w:fldLock="1"/>
      </w:r>
      <w:r w:rsidR="00C4686A">
        <w:instrText>ADDIN CSL_CITATION {"citationItems":[{"id":"ITEM-1","itemData":{"DOI":"10.58192/populer.v3i4.2798","ISSN":"2962-116X","abstract":"Technological advancements have brought significant transformations across various fields, including the application of machine learning in recommendation and classification systems. Machine learning leverages data processing, utilizes algorithms, and efficiently identifies patterns to produce accurate recommendations and predictions. This study aims to review machine learning-based recommendation system approaches, analyze model performance, and compare the algorithms used. A literature review was conducted by examining journals published in the past five years, focusing on algorithm implementation. The findings indicate that the Naïve Bayes algorithm delivers the best performance, achieving an accuracy of up to 97%. This algorithm is particularly well-suited for processing small to medium-sized datasets with high efficiency. The research provides comprehensive insights into the performance and limitations of various algorithms, serving as a valuable guide for future developments in the field.","author":[{"dropping-particle":"","family":"Wijaya","given":"Gefy Fitry","non-dropping-particle":"","parse-names":false,"suffix":""},{"dropping-particle":"","family":"Yuniarto","given":"Dwi","non-dropping-particle":"","parse-names":false,"suffix":""}],"container-title":"Populer: Jurnal Penelitian Mahasiswa","id":"ITEM-1","issue":"4","issued":{"date-parts":[["2024"]]},"page":"144-153","title":"Tinjauan Penerapan Machine Learning pada Sistem Rekomendasi Menggunakan Model Klasifikasi","type":"article-journal","volume":"3"},"uris":["http://www.mendeley.com/documents/?uuid=b28b4e96-5e36-4e94-8f62-cf7936c526f3"]}],"mendeley":{"formattedCitation":"(Wijaya &amp; Yuniarto, 2024)","plainTextFormattedCitation":"(Wijaya &amp; Yuniarto, 2024)","previouslyFormattedCitation":"(Wijaya &amp; Yuniarto, 2024)"},"properties":{"noteIndex":0},"schema":"https://github.com/citation-style-language/schema/raw/master/csl-citation.json"}</w:instrText>
      </w:r>
      <w:r w:rsidR="00F11B5E" w:rsidRPr="00C4686A">
        <w:fldChar w:fldCharType="separate"/>
      </w:r>
      <w:r w:rsidR="00F11B5E" w:rsidRPr="00C4686A">
        <w:t>(Wijaya &amp; Yuniarto, 2024)</w:t>
      </w:r>
      <w:r w:rsidR="00F11B5E" w:rsidRPr="00C4686A">
        <w:fldChar w:fldCharType="end"/>
      </w:r>
      <w:r w:rsidRPr="00C4686A">
        <w:t>.</w:t>
      </w:r>
    </w:p>
    <w:p w14:paraId="6B12D040" w14:textId="657DCB6C" w:rsidR="00EC5873" w:rsidRPr="00C4686A" w:rsidRDefault="00642DB9" w:rsidP="00AC3970">
      <w:pPr>
        <w:ind w:firstLine="567"/>
      </w:pPr>
      <w:r w:rsidRPr="00C4686A">
        <w:t xml:space="preserve">Salah satu cabang dari AI yang banyak dimanfaatkan adalah </w:t>
      </w:r>
      <w:r w:rsidRPr="00C4686A">
        <w:rPr>
          <w:i/>
          <w:iCs/>
        </w:rPr>
        <w:t>computer vision</w:t>
      </w:r>
      <w:r w:rsidR="00C4686A">
        <w:t>.</w:t>
      </w:r>
      <w:r w:rsidRPr="00C4686A">
        <w:t xml:space="preserve"> </w:t>
      </w:r>
      <w:r w:rsidR="00C4686A" w:rsidRPr="005944F7">
        <w:rPr>
          <w:i/>
          <w:iCs/>
        </w:rPr>
        <w:t xml:space="preserve">Computer </w:t>
      </w:r>
      <w:r w:rsidR="005944F7">
        <w:rPr>
          <w:i/>
          <w:iCs/>
        </w:rPr>
        <w:t>v</w:t>
      </w:r>
      <w:r w:rsidR="00C4686A" w:rsidRPr="005944F7">
        <w:rPr>
          <w:i/>
          <w:iCs/>
        </w:rPr>
        <w:t>ision</w:t>
      </w:r>
      <w:r w:rsidR="00C4686A" w:rsidRPr="00C4686A">
        <w:t xml:space="preserve"> merupakan cabang dari kecerdasan buatan yang berfokus pada kemampuan komputer dan sistem untuk mengekstraksi informasi bermakna dari citra digital, video, maupun data visual lainnya. Informasi yang diperoleh kemudian dapat digunakan untuk mengambil keputusan, memberikan rekomendasi, atau menjalankan suatu tindakan tertentu. Jika kecerdasan buatan secara umum memungkinkan komputer untuk berpikir, maka </w:t>
      </w:r>
      <w:r w:rsidR="005944F7">
        <w:rPr>
          <w:i/>
          <w:iCs/>
        </w:rPr>
        <w:t>c</w:t>
      </w:r>
      <w:r w:rsidR="00C4686A" w:rsidRPr="005944F7">
        <w:rPr>
          <w:i/>
          <w:iCs/>
        </w:rPr>
        <w:t xml:space="preserve">omputer </w:t>
      </w:r>
      <w:r w:rsidR="005944F7">
        <w:rPr>
          <w:i/>
          <w:iCs/>
        </w:rPr>
        <w:t>v</w:t>
      </w:r>
      <w:r w:rsidR="00C4686A" w:rsidRPr="005944F7">
        <w:rPr>
          <w:i/>
          <w:iCs/>
        </w:rPr>
        <w:t>ision</w:t>
      </w:r>
      <w:r w:rsidR="00C4686A" w:rsidRPr="00C4686A">
        <w:t xml:space="preserve"> memberikan kemampuan bagi komputer untuk melihat, mengenali, serta memahami lingkungan visual di sekitarnya</w:t>
      </w:r>
      <w:r w:rsidR="00C4686A">
        <w:t xml:space="preserve"> </w:t>
      </w:r>
      <w:r w:rsidR="00C4686A">
        <w:fldChar w:fldCharType="begin" w:fldLock="1"/>
      </w:r>
      <w:r w:rsidR="00274047">
        <w:instrText>ADDIN CSL_CITATION {"citationItems":[{"id":"ITEM-1","itemData":{"ISSN":"2685-0206","author":[{"dropping-particle":"","family":"Baskoro","given":"Gregorius Yudho","non-dropping-particle":"","parse-names":false,"suffix":""},{"dropping-particle":"","family":"Afrisal","given":"Hadha","non-dropping-particle":"","parse-names":false,"suffix":""},{"dropping-particle":"","family":"Sofwan","given":"Aghus","non-dropping-particle":"","parse-names":false,"suffix":""}],"container-title":"Transient: Jurnal Ilmiah Teknik Elektro","id":"ITEM-1","issue":"4","issued":{"date-parts":[["2022"]]},"page":"128-020637","title":"Perancangan Sistem Deteksi Objek Berbasis Convolutional Neural Network Menggunakan Yolov4 Dan Opencv","type":"article-journal","volume":"11"},"uris":["http://www.mendeley.com/documents/?uuid=460f771d-eb5e-47d7-a7c4-c1fa62c14510"]}],"mendeley":{"formattedCitation":"(Baskoro et al., 2022)","plainTextFormattedCitation":"(Baskoro et al., 2022)","previouslyFormattedCitation":"(Baskoro et al., 2022)"},"properties":{"noteIndex":0},"schema":"https://github.com/citation-style-language/schema/raw/master/csl-citation.json"}</w:instrText>
      </w:r>
      <w:r w:rsidR="00C4686A">
        <w:fldChar w:fldCharType="separate"/>
      </w:r>
      <w:r w:rsidR="00C4686A" w:rsidRPr="00C4686A">
        <w:t>(Baskoro et al., 2022)</w:t>
      </w:r>
      <w:r w:rsidR="00C4686A">
        <w:fldChar w:fldCharType="end"/>
      </w:r>
      <w:r w:rsidRPr="00C4686A">
        <w:t>.</w:t>
      </w:r>
    </w:p>
    <w:p w14:paraId="7FF48718" w14:textId="52C7B958" w:rsidR="00274047" w:rsidRDefault="00274047" w:rsidP="00AC3970">
      <w:pPr>
        <w:ind w:firstLine="567"/>
      </w:pPr>
      <w:r w:rsidRPr="00274047">
        <w:t>Robotika merupakan bidang interdisipliner yang berfokus pada kajian mengenai robot, di mana ilmu pengetahuan, teknologi, dan rekayasa saling berhubungan. Hasil akhirnya berupa mesin yang dapat menirukan perilaku manusia atau menjalankan instruksi tertentu melalui pemrograman. Keberhasilan dalam bidang robotika memerlukan pemahaman dasar mengenai teknik untuk merancang dan membangun robot secara fisik, pengetahuan rekayasa untuk memahami cara kerja setiap komponennya, serta kemampuan pemrograman untuk mengatur fungsi dan perilaku robot tersebut</w:t>
      </w:r>
      <w:r>
        <w:t xml:space="preserve"> </w:t>
      </w:r>
      <w:r>
        <w:fldChar w:fldCharType="begin" w:fldLock="1"/>
      </w:r>
      <w:r>
        <w:instrText>ADDIN CSL_CITATION {"citationItems":[{"id":"ITEM-1","itemData":{"DOI":"10.62357/jpb.v1i1.140","abstract":"Robotika tampaknya menjadi hal yang populer akhir-akhir ini, baik di bidang profesional maupun di ruang kelas. Alih-alih mengambil alih pekerjaan kita, robot, kecerdasan buatan, dan penggunaannya yang meningkat justru menciptakan pasar kerja yang benar-benar baru. Karenanya, kemunculan mereka bukanlah ancaman, melainkan peluang yang tak tergantikan. Robot dan kecerdasan buatan harus terus dirancang, diproduksi, diprogram, dipelihara, diperbarui, dan  ditingkatkan. Di sini anak bisa ikut bermain. Hanya orang yang memahami robotika, desain, pengkodean, dan mekanik yang dapat melakukan pekerjaan semacam ini. Pekerjaan serbaguna seperti itu tidak hanya diminati, tetapi juga dibayar dengan baik. Jadi mengajarkan robotika kepada anak-anak sejak usia dini merupakan investasi cerdas untuk masa depan mereka","author":[{"dropping-particle":"","family":"Hendrik","given":"Billy","non-dropping-particle":"","parse-names":false,"suffix":""},{"dropping-particle":"","family":"Awal","given":"Hasri","non-dropping-particle":"","parse-names":false,"suffix":""}],"container-title":"Jurmas Bangsa","id":"ITEM-1","issue":"1","issued":{"date-parts":[["2023"]]},"page":"46-52","title":"Pengenalan Teknologi Robot Pada Anak Sekolah Dasar","type":"article-journal","volume":"1"},"uris":["http://www.mendeley.com/documents/?uuid=77474684-ead7-46b0-bfed-a738ecf91b65"]}],"mendeley":{"formattedCitation":"(Hendrik &amp; Awal, 2023)","plainTextFormattedCitation":"(Hendrik &amp; Awal, 2023)","previouslyFormattedCitation":"(Hendrik &amp; Awal, 2023)"},"properties":{"noteIndex":0},"schema":"https://github.com/citation-style-language/schema/raw/master/csl-citation.json"}</w:instrText>
      </w:r>
      <w:r>
        <w:fldChar w:fldCharType="separate"/>
      </w:r>
      <w:r w:rsidRPr="00274047">
        <w:t>(Hendrik &amp; Awal, 2023)</w:t>
      </w:r>
      <w:r>
        <w:fldChar w:fldCharType="end"/>
      </w:r>
      <w:r w:rsidR="00A04178" w:rsidRPr="00C4686A">
        <w:t xml:space="preserve">. </w:t>
      </w:r>
    </w:p>
    <w:p w14:paraId="0A193E7A" w14:textId="25D430A8" w:rsidR="00FD0773" w:rsidRPr="00C4686A" w:rsidRDefault="00274047" w:rsidP="00AC3970">
      <w:pPr>
        <w:ind w:firstLine="567"/>
      </w:pPr>
      <w:r w:rsidRPr="00274047">
        <w:t xml:space="preserve">Robot konvensional umumnya didesain untuk beroperasi pada lingkungan yang terstruktur dan terbatas dengan algoritma tugas yang telah diprogram secara statis. Akan tetapi, kenyataannya lingkungan kerja sering bersifat dinamis dan tidak </w:t>
      </w:r>
      <w:r w:rsidRPr="00274047">
        <w:lastRenderedPageBreak/>
        <w:t xml:space="preserve">terduga, sehingga dibutuhkan sistem yang lebih adaptif dan fleksibel. Pada titik inilah kecerdasan buatan memiliki peran penting. Dengan memanfaatkan teknologi seperti </w:t>
      </w:r>
      <w:r w:rsidRPr="00274047">
        <w:rPr>
          <w:i/>
          <w:iCs/>
        </w:rPr>
        <w:t>machine learning</w:t>
      </w:r>
      <w:r w:rsidRPr="00274047">
        <w:t xml:space="preserve">, </w:t>
      </w:r>
      <w:r w:rsidRPr="00274047">
        <w:rPr>
          <w:i/>
          <w:iCs/>
        </w:rPr>
        <w:t>computer vision</w:t>
      </w:r>
      <w:r w:rsidR="00C67360">
        <w:t>, dan kecerdasan buatan lainnya</w:t>
      </w:r>
      <w:r w:rsidRPr="00274047">
        <w:t>, robot modern mampu mengenali objek, memahami kondisi lingkungan, mengambil keputusan, serta belajar dari pengalaman secara mandiri</w:t>
      </w:r>
      <w:r>
        <w:t xml:space="preserve"> </w:t>
      </w:r>
      <w:r>
        <w:fldChar w:fldCharType="begin" w:fldLock="1"/>
      </w:r>
      <w:r w:rsidR="00924D40">
        <w:instrText>ADDIN CSL_CITATION {"citationItems":[{"id":"ITEM-1","itemData":{"author":[{"dropping-particle":"","family":"Ritonga","given":"Ali Akbar","non-dropping-particle":"","parse-names":false,"suffix":""},{"dropping-particle":"","family":"Hasibuan","given":"Elysa Rohayani","non-dropping-particle":"","parse-names":false,"suffix":""}],"id":"ITEM-1","issue":"1","issued":{"date-parts":[["2025"]]},"page":"387-393","title":"Eksplorasi Masa Depan Robotika : Integrasi Kecerdasan Buatan dalam Sistem Automasi Adaptif Berbasis Lingkungan","type":"article-journal"},"uris":["http://www.mendeley.com/documents/?uuid=ef135098-194e-4c13-a871-bcd21025d4dd"]}],"mendeley":{"formattedCitation":"(Ritonga &amp; Hasibuan, 2025)","plainTextFormattedCitation":"(Ritonga &amp; Hasibuan, 2025)","previouslyFormattedCitation":"(Ritonga &amp; Hasibuan, 2025)"},"properties":{"noteIndex":0},"schema":"https://github.com/citation-style-language/schema/raw/master/csl-citation.json"}</w:instrText>
      </w:r>
      <w:r>
        <w:fldChar w:fldCharType="separate"/>
      </w:r>
      <w:r w:rsidRPr="00274047">
        <w:t>(Ritonga &amp; Hasibuan, 2025)</w:t>
      </w:r>
      <w:r>
        <w:fldChar w:fldCharType="end"/>
      </w:r>
      <w:r w:rsidR="00A04178" w:rsidRPr="00C4686A">
        <w:t>. Salah satu implementasi nyata robotika yang mendapat perhatian khusus adalah robot sepak bola, khususnya dalam Kontes Robot Sepak Bola Indonesia (KRSBI) Beroda.</w:t>
      </w:r>
    </w:p>
    <w:p w14:paraId="24834606" w14:textId="30996259" w:rsidR="00FD0773" w:rsidRPr="00C4686A" w:rsidRDefault="00A04178" w:rsidP="00AC3970">
      <w:pPr>
        <w:ind w:firstLine="567"/>
      </w:pPr>
      <w:r w:rsidRPr="00C4686A">
        <w:t xml:space="preserve">Universitas Riau memiliki klub robotika bernama </w:t>
      </w:r>
      <w:r w:rsidRPr="00C4686A">
        <w:rPr>
          <w:i/>
          <w:iCs/>
        </w:rPr>
        <w:t>Electrical Robotic Club</w:t>
      </w:r>
      <w:r w:rsidRPr="00C4686A">
        <w:t xml:space="preserve"> (ERC) yang berfokus pada pengembangan robot KRSBI Beroda. </w:t>
      </w:r>
      <w:r w:rsidR="00820235" w:rsidRPr="00C4686A">
        <w:t xml:space="preserve">Pada tahun 2021 dan 2022, tim ERC UNRI berhasil mencapai tingkat nasional, </w:t>
      </w:r>
      <w:r w:rsidR="008409E0" w:rsidRPr="00C4686A">
        <w:t>yang menjadi</w:t>
      </w:r>
      <w:r w:rsidR="00820235" w:rsidRPr="00C4686A">
        <w:t xml:space="preserve"> pencapaian signifikan dalam sejarah keikutsertaannya di KRSBI Beroda. </w:t>
      </w:r>
      <w:r w:rsidRPr="00C4686A">
        <w:t>Sejak berpartisipasi pertama kali pada tahun 2019, ERC UNRI telah mengalami berbagai perkembangan signifikan, baik dalam aspek perangkat keras maupun perangkat lunak. Namun, perubahan regulasi sejak tahun 2023 membuat tim harus melakukan penyesuaian ulang agar robot tetap kompetitif</w:t>
      </w:r>
      <w:r w:rsidR="00345336" w:rsidRPr="00C4686A">
        <w:t xml:space="preserve"> dan relevan</w:t>
      </w:r>
      <w:r w:rsidRPr="00C4686A">
        <w:t>.</w:t>
      </w:r>
    </w:p>
    <w:p w14:paraId="0F9DAC5F" w14:textId="77777777" w:rsidR="00924D40" w:rsidRDefault="00820235" w:rsidP="00AC3970">
      <w:pPr>
        <w:ind w:firstLine="567"/>
      </w:pPr>
      <w:r w:rsidRPr="00C4686A">
        <w:t>Dalam pertandingan KRSBI Beroda, kemampuan deteksi bola dan gawang menjadi faktor yang sangat krusial. Awalnya, metode deteksi</w:t>
      </w:r>
      <w:r w:rsidR="00AD0EDC" w:rsidRPr="00C4686A">
        <w:t xml:space="preserve"> objek</w:t>
      </w:r>
      <w:r w:rsidRPr="00C4686A">
        <w:t xml:space="preserve"> berbasis HSV (</w:t>
      </w:r>
      <w:r w:rsidRPr="00C4686A">
        <w:rPr>
          <w:i/>
          <w:iCs/>
        </w:rPr>
        <w:t>Hue, Saturation, Value</w:t>
      </w:r>
      <w:r w:rsidRPr="00C4686A">
        <w:t xml:space="preserve">) digunakan karena ringan dan dapat berjalan </w:t>
      </w:r>
      <w:r w:rsidRPr="00C4686A">
        <w:rPr>
          <w:i/>
          <w:iCs/>
        </w:rPr>
        <w:t>real-time</w:t>
      </w:r>
      <w:r w:rsidRPr="00C4686A">
        <w:t xml:space="preserve">. </w:t>
      </w:r>
      <w:r w:rsidR="00924D40" w:rsidRPr="00924D40">
        <w:t xml:space="preserve">HSV adalah model warna yang merepresentasikan persepsi warna sebagaimana ditangkap oleh mata manusia. Citra dengan format HSV dimanfaatkan dalam penerapan algoritma </w:t>
      </w:r>
      <w:r w:rsidR="00924D40" w:rsidRPr="00924D40">
        <w:rPr>
          <w:i/>
          <w:iCs/>
        </w:rPr>
        <w:t>image thresholding</w:t>
      </w:r>
      <w:r w:rsidR="00924D40" w:rsidRPr="00924D40">
        <w:t xml:space="preserve"> guna mendeteksi warna </w:t>
      </w:r>
      <w:r w:rsidR="00924D40">
        <w:t>objek</w:t>
      </w:r>
      <w:r w:rsidR="00924D40" w:rsidRPr="00924D40">
        <w:t xml:space="preserve">. Selanjutnya, hasil dari proses </w:t>
      </w:r>
      <w:r w:rsidR="00924D40" w:rsidRPr="00924D40">
        <w:rPr>
          <w:i/>
          <w:iCs/>
        </w:rPr>
        <w:t>thresholding</w:t>
      </w:r>
      <w:r w:rsidR="00924D40" w:rsidRPr="00924D40">
        <w:t xml:space="preserve"> tersebut digunakan dalam algoritma </w:t>
      </w:r>
      <w:r w:rsidR="00924D40" w:rsidRPr="00924D40">
        <w:rPr>
          <w:i/>
          <w:iCs/>
        </w:rPr>
        <w:t>Convex Hull</w:t>
      </w:r>
      <w:r w:rsidR="00924D40" w:rsidRPr="00924D40">
        <w:t xml:space="preserve">, di mana apabila bola berhasil terdeteksi, maka sistem akan menghitung </w:t>
      </w:r>
      <w:r w:rsidR="00924D40">
        <w:t>ukuran objek</w:t>
      </w:r>
      <w:r w:rsidR="00924D40" w:rsidRPr="00924D40">
        <w:t xml:space="preserve">, menentukan titik pusatnya, serta memperoleh koordinat posisi </w:t>
      </w:r>
      <w:r w:rsidR="00924D40">
        <w:t xml:space="preserve">objek </w:t>
      </w:r>
      <w:r w:rsidR="00924D40" w:rsidRPr="00924D40">
        <w:t>(x, y) relatif terhadap posisi robot saat ini</w:t>
      </w:r>
      <w:r w:rsidR="00924D40">
        <w:t xml:space="preserve"> </w:t>
      </w:r>
      <w:r w:rsidR="00924D40">
        <w:fldChar w:fldCharType="begin" w:fldLock="1"/>
      </w:r>
      <w:r w:rsidR="00924D40">
        <w:instrText>ADDIN CSL_CITATION {"citationItems":[{"id":"ITEM-1","itemData":{"abstract":"&lt;p&gt;Dalam pertandingan robot sepak bola beroda, robot diharuskan untuk memiliki kemampuan layaknya manusia bermain sepak bola, seperti mengejar dan mendribble bola, menghindari lawan dan menendang bola ke gawang. Object detection adalah salah satu metode yang dapat diimplementasikan agar robot dapat mengidentifikasi objek tertentu. Objek yang diidentifikasi menggunakan algoritma object detection adalah bola futsal berwarna oranye dengan keliling sekitar 60–70cm, robot berwarna hitam doff yang menggunakan identitas warna selendang cyan atau magenta, serta gawang yang berwarna putih. Adanya kemampuan robot untuk melakukan object detection ini adalah agar mempermudah robot dalam mengidentifikasi objek bola, robot lain dan gawang. Sehingga deteksi dan identifikasi objek lebih spesifik dan robot tidak terkecoh dengan objek yang mirip dengan bola, robot atau gawang. Sistem object detection diharapkan bisa mendeteksi dan mengidentifikasi objek dengan akurasi deteksi 70%. Dengan menggunakan sistem kamera omnidirectional dan algoritma object detection, robot sepak bola beroda diharapkan dapat berkerja optimal di atas lapangan berwarna hijau.&lt;/p&gt;\n\n&lt;p&gt;&lt;br /&gt;\nKata Kunci: Object Detection, Kamera Omnidirectional&lt;br /&gt;\n &lt;/p&gt;","author":[{"dropping-particle":"","family":"Nanda","given":"Bagas Musamma","non-dropping-particle":"","parse-names":false,"suffix":""},{"dropping-particle":"","family":"Siregar","given":"Simon","non-dropping-particle":"","parse-names":false,"suffix":""},{"dropping-particle":"","family":"Sani","given":"Muhammad Ikhsan","non-dropping-particle":"","parse-names":false,"suffix":""}],"id":"ITEM-1","issue":"4","issued":{"date-parts":[["2023"]]},"page":"2064-2068","title":"Implementasi Object Detection Pada Robot Sepak Bola Beroda Berbasis Kamera Omnidirectional Menggunakan OpenCV","type":"article-journal","volume":"9"},"uris":["http://www.mendeley.com/documents/?uuid=9b2898cf-2cff-4cc4-a2c9-8d1918c6bcbd"]}],"mendeley":{"formattedCitation":"(Nanda et al., 2023)","plainTextFormattedCitation":"(Nanda et al., 2023)","previouslyFormattedCitation":"(Nanda et al., 2023)"},"properties":{"noteIndex":0},"schema":"https://github.com/citation-style-language/schema/raw/master/csl-citation.json"}</w:instrText>
      </w:r>
      <w:r w:rsidR="00924D40">
        <w:fldChar w:fldCharType="separate"/>
      </w:r>
      <w:r w:rsidR="00924D40" w:rsidRPr="00924D40">
        <w:t>(Nanda et al., 2023)</w:t>
      </w:r>
      <w:r w:rsidR="00924D40">
        <w:fldChar w:fldCharType="end"/>
      </w:r>
      <w:r w:rsidR="00924D40" w:rsidRPr="00924D40">
        <w:t xml:space="preserve">. </w:t>
      </w:r>
    </w:p>
    <w:p w14:paraId="688F4F6E" w14:textId="4B6F3566" w:rsidR="00FD0773" w:rsidRPr="00C4686A" w:rsidRDefault="00924D40" w:rsidP="00AC3970">
      <w:pPr>
        <w:ind w:firstLine="567"/>
      </w:pPr>
      <w:r>
        <w:t xml:space="preserve">Berdasarkan penelitian yang dilakukan oleh </w:t>
      </w:r>
      <w:r>
        <w:fldChar w:fldCharType="begin" w:fldLock="1"/>
      </w:r>
      <w:r w:rsidR="00BD153E">
        <w:instrText>ADDIN CSL_CITATION {"citationItems":[{"id":"ITEM-1","itemData":{"abstract":"&lt;p&gt;Dalam pertandingan robot sepak bola beroda, robot diharuskan untuk memiliki kemampuan layaknya manusia bermain sepak bola, seperti mengejar dan mendribble bola, menghindari lawan dan menendang bola ke gawang. Object detection adalah salah satu metode yang dapat diimplementasikan agar robot dapat mengidentifikasi objek tertentu. Objek yang diidentifikasi menggunakan algoritma object detection adalah bola futsal berwarna oranye dengan keliling sekitar 60–70cm, robot berwarna hitam doff yang menggunakan identitas warna selendang cyan atau magenta, serta gawang yang berwarna putih. Adanya kemampuan robot untuk melakukan object detection ini adalah agar mempermudah robot dalam mengidentifikasi objek bola, robot lain dan gawang. Sehingga deteksi dan identifikasi objek lebih spesifik dan robot tidak terkecoh dengan objek yang mirip dengan bola, robot atau gawang. Sistem object detection diharapkan bisa mendeteksi dan mengidentifikasi objek dengan akurasi deteksi 70%. Dengan menggunakan sistem kamera omnidirectional dan algoritma object detection, robot sepak bola beroda diharapkan dapat berkerja optimal di atas lapangan berwarna hijau.&lt;/p&gt;\n\n&lt;p&gt;&lt;br /&gt;\nKata Kunci: Object Detection, Kamera Omnidirectional&lt;br /&gt;\n &lt;/p&gt;","author":[{"dropping-particle":"","family":"Nanda","given":"Bagas Musamma","non-dropping-particle":"","parse-names":false,"suffix":""},{"dropping-particle":"","family":"Siregar","given":"Simon","non-dropping-particle":"","parse-names":false,"suffix":""},{"dropping-particle":"","family":"Sani","given":"Muhammad Ikhsan","non-dropping-particle":"","parse-names":false,"suffix":""}],"id":"ITEM-1","issue":"4","issued":{"date-parts":[["2023"]]},"page":"2064-2068","title":"Implementasi Object Detection Pada Robot Sepak Bola Beroda Berbasis Kamera Omnidirectional Menggunakan OpenCV","type":"article-journal","volume":"9"},"uris":["http://www.mendeley.com/documents/?uuid=9b2898cf-2cff-4cc4-a2c9-8d1918c6bcbd"]}],"mendeley":{"formattedCitation":"(Nanda et al., 2023)","manualFormatting":"Nanda et al (2023)","plainTextFormattedCitation":"(Nanda et al., 2023)","previouslyFormattedCitation":"(Nanda et al., 2023)"},"properties":{"noteIndex":0},"schema":"https://github.com/citation-style-language/schema/raw/master/csl-citation.json"}</w:instrText>
      </w:r>
      <w:r>
        <w:fldChar w:fldCharType="separate"/>
      </w:r>
      <w:r w:rsidRPr="00924D40">
        <w:t xml:space="preserve">Nanda et al </w:t>
      </w:r>
      <w:r>
        <w:t>(</w:t>
      </w:r>
      <w:r w:rsidRPr="00924D40">
        <w:t>2023)</w:t>
      </w:r>
      <w:r>
        <w:fldChar w:fldCharType="end"/>
      </w:r>
      <w:r>
        <w:t xml:space="preserve">, </w:t>
      </w:r>
      <w:r w:rsidR="00820235" w:rsidRPr="00C4686A">
        <w:t xml:space="preserve">kelemahan metode </w:t>
      </w:r>
      <w:r w:rsidR="00C67360">
        <w:t>HSV</w:t>
      </w:r>
      <w:r w:rsidR="00820235" w:rsidRPr="00C4686A">
        <w:t xml:space="preserve"> adalah ketergantungannya pada kondisi pencahayaan, sehingga akurasi deteksi </w:t>
      </w:r>
      <w:r w:rsidR="00345336" w:rsidRPr="00C4686A">
        <w:t xml:space="preserve">menjadi tidak stabil </w:t>
      </w:r>
      <w:r w:rsidR="00820235" w:rsidRPr="00C4686A">
        <w:t>dalam situasi lapangan yang dinami</w:t>
      </w:r>
      <w:r w:rsidR="00A66F18" w:rsidRPr="00C4686A">
        <w:t>s</w:t>
      </w:r>
      <w:r>
        <w:t>.</w:t>
      </w:r>
      <w:r w:rsidRPr="00924D40">
        <w:t xml:space="preserve"> Hal ini diperkuat oleh temuan yang menunjukkan bahwa intensitas cahaya berpengaruh signifikan terhadap akurasi deteksi objek. Misalnya, deteksi objek robot magenta </w:t>
      </w:r>
      <w:r w:rsidRPr="00924D40">
        <w:lastRenderedPageBreak/>
        <w:t xml:space="preserve">mencapai akurasi di atas 75% pada intensitas 9–19 Lux dan sekitar 33 Lux, sementara robot </w:t>
      </w:r>
      <w:r w:rsidRPr="00624C06">
        <w:rPr>
          <w:i/>
          <w:iCs/>
        </w:rPr>
        <w:t>cyan</w:t>
      </w:r>
      <w:r w:rsidRPr="00924D40">
        <w:t xml:space="preserve"> mampu mencapai 80% akurasi pada rentang 9–24 Lux. Deteksi bola menunjukkan akurasi di atas 70% pada intensitas 14–33 Lux, sedangkan gawang memiliki akurasi lebih dari 70% pada kisaran 24–33 Lux, meskipun akurasinya menurun apabila terdapat objek lain di depannya. Dengan demikian, dapat disimpulkan bahwa penggunaan metode berbasis HSV sangat dipengaruhi oleh kondisi pencahayaan, yang membatasi konsistensi performa deteksi objek di lapangan.</w:t>
      </w:r>
    </w:p>
    <w:p w14:paraId="560A5431" w14:textId="753822CB" w:rsidR="00820235" w:rsidRPr="00C4686A" w:rsidRDefault="00345336" w:rsidP="00AC3970">
      <w:pPr>
        <w:ind w:firstLine="567"/>
      </w:pPr>
      <w:r w:rsidRPr="00C4686A">
        <w:t xml:space="preserve">Seiring perkembangan teknologi, metode </w:t>
      </w:r>
      <w:r w:rsidRPr="00C4686A">
        <w:rPr>
          <w:i/>
          <w:iCs/>
        </w:rPr>
        <w:t>deep learning</w:t>
      </w:r>
      <w:r w:rsidRPr="00C4686A">
        <w:t>, khususnya YOLO (</w:t>
      </w:r>
      <w:r w:rsidRPr="00C4686A">
        <w:rPr>
          <w:i/>
          <w:iCs/>
        </w:rPr>
        <w:t>You Only Look Once</w:t>
      </w:r>
      <w:r w:rsidRPr="00C4686A">
        <w:t>), mulai diterapkan untuk meningkatkan akurasi deteksi objek</w:t>
      </w:r>
      <w:r w:rsidR="00AC35A4">
        <w:t xml:space="preserve"> pada robot KRSBI Beroda milik ERC UNRI</w:t>
      </w:r>
      <w:r w:rsidRPr="00C4686A">
        <w:t xml:space="preserve">. </w:t>
      </w:r>
      <w:r w:rsidR="00C058B8" w:rsidRPr="00C4686A">
        <w:t xml:space="preserve">YOLO menggunakan </w:t>
      </w:r>
      <w:r w:rsidR="00C058B8" w:rsidRPr="00C4686A">
        <w:rPr>
          <w:i/>
          <w:iCs/>
        </w:rPr>
        <w:t>single neural network</w:t>
      </w:r>
      <w:r w:rsidR="00C058B8" w:rsidRPr="00C4686A">
        <w:t xml:space="preserve"> yang dapat mendeteksi beberapa objek yang terdapat pada suatu gambar secara </w:t>
      </w:r>
      <w:r w:rsidR="00C058B8" w:rsidRPr="00C4686A">
        <w:rPr>
          <w:i/>
          <w:iCs/>
        </w:rPr>
        <w:t>real-time</w:t>
      </w:r>
      <w:r w:rsidR="00C058B8" w:rsidRPr="00C4686A">
        <w:t>,</w:t>
      </w:r>
      <w:r w:rsidRPr="00C4686A">
        <w:t xml:space="preserve"> YOLO secara langsung membagi gambar ke dalam grid dan memprediksi lokasi serta kelas objek dalam satu proses komputasi</w:t>
      </w:r>
      <w:r w:rsidR="00C058B8" w:rsidRPr="00C4686A">
        <w:t xml:space="preserve"> </w:t>
      </w:r>
      <w:r w:rsidR="00C058B8" w:rsidRPr="00C4686A">
        <w:fldChar w:fldCharType="begin" w:fldLock="1"/>
      </w:r>
      <w:r w:rsidR="004A5D46" w:rsidRPr="00C4686A">
        <w:instrText>ADDIN CSL_CITATION {"citationItems":[{"id":"ITEM-1","itemData":{"author":[{"dropping-particle":"","family":"Saputra","given":"Fauzi Bayu","non-dropping-particle":"","parse-names":false,"suffix":""},{"dropping-particle":"","family":"Kallista","given":"Meta","non-dropping-particle":"","parse-names":false,"suffix":""},{"dropping-particle":"","family":"Setianingsih","given":"Casi","non-dropping-particle":"","parse-names":false,"suffix":""}],"container-title":"eProceedings of Engineering","id":"ITEM-1","issue":"1","issued":{"date-parts":[["2023"]]},"page":"284-295","title":"Deteksi social distancing dan penggunaan masker di restoran menggunakan algoritma Residual Network (ResNet)","type":"article-journal","volume":"10"},"uris":["http://www.mendeley.com/documents/?uuid=9ffbddb7-3512-429c-a944-00d7099b8137"]}],"mendeley":{"formattedCitation":"(F. B. Saputra et al., 2023)","plainTextFormattedCitation":"(F. B. Saputra et al., 2023)","previouslyFormattedCitation":"(F. B. Saputra et al., 2023)"},"properties":{"noteIndex":0},"schema":"https://github.com/citation-style-language/schema/raw/master/csl-citation.json"}</w:instrText>
      </w:r>
      <w:r w:rsidR="00C058B8" w:rsidRPr="00C4686A">
        <w:fldChar w:fldCharType="separate"/>
      </w:r>
      <w:r w:rsidR="00AC0572" w:rsidRPr="00C4686A">
        <w:t>(F. B. Saputra et al., 2023)</w:t>
      </w:r>
      <w:r w:rsidR="00C058B8" w:rsidRPr="00C4686A">
        <w:fldChar w:fldCharType="end"/>
      </w:r>
      <w:r w:rsidRPr="00C4686A">
        <w:t xml:space="preserve">. Hal ini membuat YOLO mampu mendeteksi objek secara </w:t>
      </w:r>
      <w:r w:rsidRPr="00C4686A">
        <w:rPr>
          <w:i/>
          <w:iCs/>
        </w:rPr>
        <w:t>real-time</w:t>
      </w:r>
      <w:r w:rsidRPr="00C4686A">
        <w:t xml:space="preserve"> dengan akurasi tinggi.</w:t>
      </w:r>
    </w:p>
    <w:p w14:paraId="6F0F35DF" w14:textId="64C86528" w:rsidR="00820235" w:rsidRPr="00C4686A" w:rsidRDefault="00345336" w:rsidP="00345336">
      <w:pPr>
        <w:ind w:firstLine="567"/>
      </w:pPr>
      <w:r w:rsidRPr="00C4686A">
        <w:t>Namun, meskipun akurat dan cepat dalam teori, penerapan YOLO pada perangkat dengan keterbatasan sumber daya, seperti robot KRSBI Beroda, menghadapi tantangan tersendiri. Model YOLO, seperti YOLOv8, membutuhkan kapasitas komputasi yang cukup tinggi untuk dapat berjalan optimal. Hal ini mencakup kebutuhan prosesor yang kuat, memori yang besar, dan sering kali dukungan GPU agar proses inferensi bisa berjalan lancar.</w:t>
      </w:r>
      <w:r w:rsidR="00FB6F0F">
        <w:t xml:space="preserve"> </w:t>
      </w:r>
      <w:r w:rsidRPr="00C4686A">
        <w:t xml:space="preserve">Keterbatasan perangkat keras pada robot menyebabkan YOLO terkadang tidak dapat bekerja pada </w:t>
      </w:r>
      <w:r w:rsidRPr="00C4686A">
        <w:rPr>
          <w:i/>
          <w:iCs/>
        </w:rPr>
        <w:t>frame rate</w:t>
      </w:r>
      <w:r w:rsidRPr="00C4686A">
        <w:t xml:space="preserve"> yang stabil. Penurunan performa ini berdampak pada keterlambatan informasi posisi bola yang diterima robot. Dengan kata lain, meskipun YOLO sangat efektif dalam menghasilkan deteksi yang akurat, efisiensinya menjadi kurang optimal pada perangkat dengan daya komputasi terbatas, sehingga menimbulkan masalah baru berupa pergerakan robot yang terlambat atau tidak stabil saat </w:t>
      </w:r>
      <w:r w:rsidR="008616EA" w:rsidRPr="00C4686A">
        <w:t>mengikuti</w:t>
      </w:r>
      <w:r w:rsidRPr="00C4686A">
        <w:t xml:space="preserve"> posisi bola.</w:t>
      </w:r>
    </w:p>
    <w:p w14:paraId="70FC5D89" w14:textId="19C5572A" w:rsidR="00820235" w:rsidRPr="00C4686A" w:rsidRDefault="00820235" w:rsidP="00AC3970">
      <w:pPr>
        <w:ind w:firstLine="567"/>
      </w:pPr>
      <w:r w:rsidRPr="00C4686A">
        <w:t xml:space="preserve">Beberapa penelitian sebelumnya </w:t>
      </w:r>
      <w:r w:rsidR="00985AA1">
        <w:t>membuktikan</w:t>
      </w:r>
      <w:r w:rsidR="00AA2814" w:rsidRPr="00C4686A">
        <w:t xml:space="preserve"> bahwa metode YOLO adalah salah satu cara efektif dalam </w:t>
      </w:r>
      <w:r w:rsidR="00AA2814" w:rsidRPr="00C4686A">
        <w:rPr>
          <w:i/>
          <w:iCs/>
        </w:rPr>
        <w:t>object detection</w:t>
      </w:r>
      <w:r w:rsidR="00AA2814" w:rsidRPr="00C4686A">
        <w:t>, tapi tidak cukup efisien untuk sumber daya perangkat keras yang digunakan</w:t>
      </w:r>
      <w:r w:rsidR="00BA1828" w:rsidRPr="00C4686A">
        <w:t xml:space="preserve">, karena membutuhkan kapasitas komputasi </w:t>
      </w:r>
      <w:r w:rsidR="00BA1828" w:rsidRPr="00C4686A">
        <w:lastRenderedPageBreak/>
        <w:t xml:space="preserve">yang mumpuni </w:t>
      </w:r>
      <w:r w:rsidR="00BA1828" w:rsidRPr="00C4686A">
        <w:fldChar w:fldCharType="begin" w:fldLock="1"/>
      </w:r>
      <w:r w:rsidR="004D3EA0" w:rsidRPr="00C4686A">
        <w:instrText>ADDIN CSL_CITATION {"citationItems":[{"id":"ITEM-1","itemData":{"author":[{"dropping-particle":"","family":"Miharja","given":"Gangga Prakarsa","non-dropping-particle":"","parse-names":false,"suffix":""},{"dropping-particle":"","family":"Nugraha","given":"Danang Aditya","non-dropping-particle":"","parse-names":false,"suffix":""},{"dropping-particle":"","family":"Aziz","given":"Abdul","non-dropping-particle":"","parse-names":false,"suffix":""}],"container-title":"Jurnal Riset Mahasiswa Bidang Teknologi Informasi Volume","id":"ITEM-1","issue":"Analisis Perbandingan Kinerja Yolo dan Camshift","issued":{"date-parts":[["2025"]]},"page":"100-110","title":"Analisis Perbandingan Kinerja YOLO dan Camshift Dalam Pelacakan Objek Berbasis Video","type":"article-journal","volume":"5"},"uris":["http://www.mendeley.com/documents/?uuid=6808d717-9c21-4c79-bcd4-8b9707485d53"]}],"mendeley":{"formattedCitation":"(Miharja et al., 2025)","plainTextFormattedCitation":"(Miharja et al., 2025)","previouslyFormattedCitation":"(Miharja et al., 2025)"},"properties":{"noteIndex":0},"schema":"https://github.com/citation-style-language/schema/raw/master/csl-citation.json"}</w:instrText>
      </w:r>
      <w:r w:rsidR="00BA1828" w:rsidRPr="00C4686A">
        <w:fldChar w:fldCharType="separate"/>
      </w:r>
      <w:r w:rsidR="00BA1828" w:rsidRPr="00C4686A">
        <w:t>(Miharja et al., 2025)</w:t>
      </w:r>
      <w:r w:rsidR="00BA1828" w:rsidRPr="00C4686A">
        <w:fldChar w:fldCharType="end"/>
      </w:r>
      <w:r w:rsidR="00AA2814" w:rsidRPr="00C4686A">
        <w:t xml:space="preserve">. </w:t>
      </w:r>
      <w:r w:rsidR="004D3EA0" w:rsidRPr="00C4686A">
        <w:t xml:space="preserve">Pada penelitian lainnya juga menyebutkan bahwa menggunakan perangkat </w:t>
      </w:r>
      <w:r w:rsidR="004D3EA0" w:rsidRPr="00C4686A">
        <w:rPr>
          <w:i/>
          <w:iCs/>
        </w:rPr>
        <w:t>Single Board Computer</w:t>
      </w:r>
      <w:r w:rsidR="004D3EA0" w:rsidRPr="00C4686A">
        <w:t xml:space="preserve"> berkinerja tinggi, seperti NVIDIA Jetson Series, juga perlu dipertimbangkan untuk meningkatkan kecepatan deteksi (FPS) guna mencapai performa </w:t>
      </w:r>
      <w:r w:rsidR="004D3EA0" w:rsidRPr="00C4686A">
        <w:rPr>
          <w:i/>
          <w:iCs/>
        </w:rPr>
        <w:t>real-time</w:t>
      </w:r>
      <w:r w:rsidR="004D3EA0" w:rsidRPr="00C4686A">
        <w:t xml:space="preserve"> yang lebih optimal </w:t>
      </w:r>
      <w:r w:rsidR="004D3EA0" w:rsidRPr="00C4686A">
        <w:fldChar w:fldCharType="begin" w:fldLock="1"/>
      </w:r>
      <w:r w:rsidR="00FA3EFA" w:rsidRPr="00C4686A">
        <w:instrText>ADDIN CSL_CITATION {"citationItems":[{"id":"ITEM-1","itemData":{"DOI":"10.22146/ijeis.104520","author":[{"dropping-particle":"","family":"Firdaus","given":"Ahmad Zaki","non-dropping-particle":"","parse-names":false,"suffix":""},{"dropping-particle":"","family":"Lelono","given":"Danang","non-dropping-particle":"","parse-names":false,"suffix":""}],"id":"ITEM-1","issue":"1","issued":{"date-parts":[["2025"]]},"page":"49-60","title":"Sistem Klasifikasi Sampah Otomatis Berbasis Deteksi Objek Real-Time Pada Single Board Computer Dengan Algoritma YOLO","type":"article-journal","volume":"15"},"uris":["http://www.mendeley.com/documents/?uuid=891a2000-2e73-4627-b18b-fdefaa6eb671"]}],"mendeley":{"formattedCitation":"(Firdaus &amp; Lelono, 2025)","plainTextFormattedCitation":"(Firdaus &amp; Lelono, 2025)","previouslyFormattedCitation":"(Firdaus &amp; Lelono, 2025)"},"properties":{"noteIndex":0},"schema":"https://github.com/citation-style-language/schema/raw/master/csl-citation.json"}</w:instrText>
      </w:r>
      <w:r w:rsidR="004D3EA0" w:rsidRPr="00C4686A">
        <w:fldChar w:fldCharType="separate"/>
      </w:r>
      <w:r w:rsidR="004D3EA0" w:rsidRPr="00C4686A">
        <w:t>(Firdaus &amp; Lelono, 2025)</w:t>
      </w:r>
      <w:r w:rsidR="004D3EA0" w:rsidRPr="00C4686A">
        <w:fldChar w:fldCharType="end"/>
      </w:r>
      <w:r w:rsidR="004D3EA0" w:rsidRPr="00C4686A">
        <w:t>.</w:t>
      </w:r>
    </w:p>
    <w:p w14:paraId="53ACC184" w14:textId="675FE1EA" w:rsidR="00820235" w:rsidRPr="00C4686A" w:rsidRDefault="004D3EA0" w:rsidP="00AC3970">
      <w:pPr>
        <w:ind w:firstLine="567"/>
      </w:pPr>
      <w:r w:rsidRPr="00C4686A">
        <w:t xml:space="preserve">Untuk menjawab tantangan tersebut, penelitian ini mengusulkan penggunaan Kalman Filter pada hasil deteksi bola berbasis YOLO. Kalman Filter merupakan salah satu algoritma estimasi yang banyak digunakan dalam sistem dinamis karena mampu memprediksi keadaan berikutnya dari suatu objek berdasarkan data pengamatan sebelumnya. </w:t>
      </w:r>
      <w:r w:rsidR="00AC0572" w:rsidRPr="00C4686A">
        <w:t xml:space="preserve">Metode Kalman Filter menggunakan informasi dari objek yang terdeteksi di suatu </w:t>
      </w:r>
      <w:r w:rsidR="00AC0572" w:rsidRPr="00C4686A">
        <w:rPr>
          <w:i/>
          <w:iCs/>
        </w:rPr>
        <w:t>frame</w:t>
      </w:r>
      <w:r w:rsidR="00AC0572" w:rsidRPr="00C4686A">
        <w:t xml:space="preserve"> dan status objek dari </w:t>
      </w:r>
      <w:r w:rsidR="00AC0572" w:rsidRPr="00C4686A">
        <w:rPr>
          <w:i/>
          <w:iCs/>
        </w:rPr>
        <w:t>frame</w:t>
      </w:r>
      <w:r w:rsidR="00AC0572" w:rsidRPr="00C4686A">
        <w:t xml:space="preserve"> sebelumnya untuk mendapatkan status yang baru dari objek tersebut </w:t>
      </w:r>
      <w:r w:rsidR="00AC0572" w:rsidRPr="00C4686A">
        <w:fldChar w:fldCharType="begin" w:fldLock="1"/>
      </w:r>
      <w:r w:rsidR="004A5D46" w:rsidRPr="00C4686A">
        <w:instrText>ADDIN CSL_CITATION {"citationItems":[{"id":"ITEM-1","itemData":{"DOI":"10.33998/processor.2023.18.1.791","ISSN":"2528-0082","abstract":"Kontes Robot Sepak Bola Indonesia (KRSBI) merupakan salah satu divisi dari Kontes Robot Indonesia (KRI) yang diadakan oleh RISTEKDIKTI dan KEMENDIKBUD setiap tahunnya. Dalam kontes robot sepak bola, robot di tuntut untuk bisa mendeteksi bola dan kemudian menggiringnya ke gawang lawan agar dapat tercipta sebuah gol. istem pendeteksian objek yang baik haruslah cepat, ringan, dan tentu saja harus memiliki akurasi yang baik. Saat ini, sistem pendeteksian objek yang telah diterapkan pada robot yaitu berupa color filtering (penyaringan warna) yang dinilai cukup baik dalam mendeteksi sebuah objek. Namun jika hanya mengandalkan metode ini dirasa masih kurang jika di lihat dari segi tracking objek. Algoritma Kalman Filter berfungsi sebagai estimator yang dapat digunakan untuk memprediksi arah pergerakan dari suatu objek berdasarkan status objek dari frame sebelumnya. Hal ini membuat robot dapat bergerak lebih cepat 1 (satu) frame dari pada objek yang akan di tracking. Algoritma SIFT dapat membandingkan dua citra melalui feature yang dimiliki citra tersebut dan menghasilkan apakah citra tersebut memiliki kemiripan atau tidak, algoritma ini berguna untuk memastikan apakah objek yang dideteksi oleh robot itu bola atau bukan. Oleh sebab itu, penulis akan mencoba menggabungkan kedua algoritma ini  apakah dapat menghasilkan sistem pendeteksian yang lebih baik dari sebelumnya. Diharapkan agar hasil dari penelitian ini dapat dipergunakan oleh robot dalam mengikuti kontes robot sepak bola Indonesia.","author":[{"dropping-particle":"","family":"Saputra","given":"Chindra","non-dropping-particle":"","parse-names":false,"suffix":""}],"container-title":"Jurnal PROCESSOR","id":"ITEM-1","issue":"1","issued":{"date-parts":[["2023"]]},"page":"73-82","title":"Implementasi Algoritma SIFT (Scale-Invariant Feature Transform) Dan Algoritma Kalman Filter Dalam Mendeteksi Objek Bola","type":"article-journal","volume":"18"},"uris":["http://www.mendeley.com/documents/?uuid=f24db2bf-6563-4371-97b0-c0cd2c7673fe"]}],"mendeley":{"formattedCitation":"(C. Saputra, 2023)","plainTextFormattedCitation":"(C. Saputra, 2023)","previouslyFormattedCitation":"(C. Saputra, 2023)"},"properties":{"noteIndex":0},"schema":"https://github.com/citation-style-language/schema/raw/master/csl-citation.json"}</w:instrText>
      </w:r>
      <w:r w:rsidR="00AC0572" w:rsidRPr="00C4686A">
        <w:fldChar w:fldCharType="separate"/>
      </w:r>
      <w:r w:rsidR="00AC0572" w:rsidRPr="00C4686A">
        <w:t>(C. Saputra, 2023)</w:t>
      </w:r>
      <w:r w:rsidR="00AC0572" w:rsidRPr="00C4686A">
        <w:fldChar w:fldCharType="end"/>
      </w:r>
      <w:r w:rsidR="00AC0572" w:rsidRPr="00C4686A">
        <w:t>.</w:t>
      </w:r>
    </w:p>
    <w:p w14:paraId="30565693" w14:textId="22D9F7DC" w:rsidR="004D3EA0" w:rsidRPr="00C4686A" w:rsidRDefault="004D3EA0" w:rsidP="00AC3970">
      <w:pPr>
        <w:ind w:firstLine="567"/>
      </w:pPr>
      <w:r w:rsidRPr="00C4686A">
        <w:t xml:space="preserve">Pada konteks robot sepak bola, Kalman Filter sangat relevan untuk digunakan karena bola sering mengalami perubahan posisi secara cepat, mendadak, dan terkadang tidak terduga. YOLO sebagai detektor objek hanya memberikan posisi bola pada setiap </w:t>
      </w:r>
      <w:r w:rsidRPr="00C4686A">
        <w:rPr>
          <w:i/>
          <w:iCs/>
        </w:rPr>
        <w:t>frame</w:t>
      </w:r>
      <w:r w:rsidRPr="00C4686A">
        <w:t xml:space="preserve">, tanpa mempertimbangkan dinamika gerakan dari bola tersebut. Akibatnya, jika bola bergerak terlalu cepat atau terjadi keterlambatan proses inferensi, robot bisa kehilangan akurasi dalam mengejar bola. Dengan Kalman Filter, sistem tidak hanya bergantung pada deteksi saat ini, tetapi juga dapat memprediksi posisi bola pada </w:t>
      </w:r>
      <w:r w:rsidRPr="00C4686A">
        <w:rPr>
          <w:i/>
          <w:iCs/>
        </w:rPr>
        <w:t>frame</w:t>
      </w:r>
      <w:r w:rsidRPr="00C4686A">
        <w:t xml:space="preserve"> berikutnya, sehingga pergerakan robot menjadi lebih stabil, responsif, dan efisien.</w:t>
      </w:r>
    </w:p>
    <w:p w14:paraId="6A88369A" w14:textId="115C99FC" w:rsidR="00BD153E" w:rsidRDefault="00BD153E" w:rsidP="00D2593F">
      <w:pPr>
        <w:ind w:firstLine="567"/>
      </w:pPr>
      <w:r w:rsidRPr="00BD153E">
        <w:t xml:space="preserve">Selain itu, Kalman Filter memiliki keunggulan dari sisi efisiensi komputasi. Dibandingkan dengan metode prediksi berbasis </w:t>
      </w:r>
      <w:r w:rsidRPr="00BD153E">
        <w:rPr>
          <w:i/>
          <w:iCs/>
        </w:rPr>
        <w:t>deep learning</w:t>
      </w:r>
      <w:r w:rsidRPr="00BD153E">
        <w:t xml:space="preserve"> yang umumnya membutuhkan sumber daya tinggi, Kalman Filter relatif ringan dan dapat diimplementasikan pada perangkat dengan keterbatasan komputasi seperti robot KRSBI Beroda. </w:t>
      </w:r>
      <w:r>
        <w:t>P</w:t>
      </w:r>
      <w:r w:rsidRPr="00BD153E">
        <w:t xml:space="preserve">enelitian sebelumnya </w:t>
      </w:r>
      <w:r>
        <w:t xml:space="preserve">yang dilakukan oleh </w:t>
      </w:r>
      <w:r>
        <w:fldChar w:fldCharType="begin" w:fldLock="1"/>
      </w:r>
      <w:r w:rsidR="00982507">
        <w:instrText>ADDIN CSL_CITATION {"citationItems":[{"id":"ITEM-1","itemData":{"author":[{"dropping-particle":"","family":"Yuztiawan","given":"Fachrie Rizky","non-dropping-particle":"","parse-names":false,"suffix":""},{"dropping-particle":"","family":"Utaminingrum","given":"Fitri","non-dropping-particle":"","parse-names":false,"suffix":""}],"container-title":"Jurnal Pengembangan Teknologi Informasi dan Ilmu Komputer","id":"ITEM-1","issue":"1","issued":{"date-parts":[["2017"]]},"page":"2548-964","title":"Implementasi Metode Kalman Filter Dan Model Yolov8N Untuk Fitur Human-Following Pada Kursi Roda Pintar","type":"article-journal","volume":"1"},"uris":["http://www.mendeley.com/documents/?uuid=3bebc350-1637-47f7-bd0e-8ceb0b881bc1"]}],"mendeley":{"formattedCitation":"(Yuztiawan &amp; Utaminingrum, 2017)","manualFormatting":"Yuztiawan &amp; Utaminingrum (2017)","plainTextFormattedCitation":"(Yuztiawan &amp; Utaminingrum, 2017)","previouslyFormattedCitation":"(Yuztiawan &amp; Utaminingrum, 2017)"},"properties":{"noteIndex":0},"schema":"https://github.com/citation-style-language/schema/raw/master/csl-citation.json"}</w:instrText>
      </w:r>
      <w:r>
        <w:fldChar w:fldCharType="separate"/>
      </w:r>
      <w:r w:rsidRPr="00BD153E">
        <w:t xml:space="preserve">Yuztiawan &amp; Utaminingrum </w:t>
      </w:r>
      <w:r>
        <w:t>(</w:t>
      </w:r>
      <w:r w:rsidRPr="00BD153E">
        <w:t>2017)</w:t>
      </w:r>
      <w:r>
        <w:fldChar w:fldCharType="end"/>
      </w:r>
      <w:r>
        <w:t xml:space="preserve"> </w:t>
      </w:r>
      <w:r w:rsidRPr="00BD153E">
        <w:t xml:space="preserve">juga memperkuat hal ini, di mana integrasi model YOLOv8N dengan Kalman Filter pada kondisi lingkungan dengan banyak objek mampu meningkatkan akurasi dan stabilitas deteksi serta pelacakan hingga 91,66%. Bahkan, penggunaan Kalman Filter terbukti meningkatkan kinerja pelacakan sebesar 25% dibandingkan hanya menggunakan YOLOv8N saja. Menariknya, </w:t>
      </w:r>
      <w:r w:rsidRPr="00BD153E">
        <w:lastRenderedPageBreak/>
        <w:t xml:space="preserve">penambahan algoritma tersebut hanya memberikan tambahan waktu komputasi rata-rata sekitar 0,0076 detik per </w:t>
      </w:r>
      <w:r w:rsidRPr="00C60A0E">
        <w:rPr>
          <w:i/>
          <w:iCs/>
        </w:rPr>
        <w:t>frame</w:t>
      </w:r>
      <w:r w:rsidRPr="00BD153E">
        <w:t xml:space="preserve"> (sekitar 7,92%), sehingga sistem tetap mampu bekerja secara </w:t>
      </w:r>
      <w:r w:rsidRPr="00C60A0E">
        <w:rPr>
          <w:i/>
          <w:iCs/>
        </w:rPr>
        <w:t>real-time</w:t>
      </w:r>
      <w:r w:rsidRPr="00BD153E">
        <w:t>. Dengan demikian, Kalman Filter tidak hanya meningkatkan akurasi pelacakan, tetapi juga tetap mempertahankan efisiensi komputasi yang sangat penting bagi robot kompetitif dengan keterbatasan perangkat keras.</w:t>
      </w:r>
    </w:p>
    <w:p w14:paraId="70748A7D" w14:textId="2EA73E4E" w:rsidR="004D3EA0" w:rsidRPr="00C4686A" w:rsidRDefault="00D32D13" w:rsidP="00D2593F">
      <w:pPr>
        <w:ind w:firstLine="567"/>
      </w:pPr>
      <w:r w:rsidRPr="00C4686A">
        <w:t xml:space="preserve">Algoritma Kalman Filter </w:t>
      </w:r>
      <w:r w:rsidR="00C60A0E">
        <w:t xml:space="preserve">juga </w:t>
      </w:r>
      <w:r w:rsidRPr="00C4686A">
        <w:t>terbukti efisien dalam estimasi</w:t>
      </w:r>
      <w:r w:rsidR="00D2593F" w:rsidRPr="00C4686A">
        <w:t xml:space="preserve"> posisi objek target yang hilang saat pendeteksian secara </w:t>
      </w:r>
      <w:r w:rsidR="00D2593F" w:rsidRPr="00C4686A">
        <w:rPr>
          <w:i/>
          <w:iCs/>
        </w:rPr>
        <w:t>real-time</w:t>
      </w:r>
      <w:r w:rsidR="00D2593F" w:rsidRPr="00C4686A">
        <w:t xml:space="preserve">. </w:t>
      </w:r>
      <w:r w:rsidR="00404659">
        <w:t>Penerapan</w:t>
      </w:r>
      <w:r w:rsidR="00D2593F" w:rsidRPr="00C4686A">
        <w:t xml:space="preserve"> metode Kalman Filter</w:t>
      </w:r>
      <w:r w:rsidR="00404659">
        <w:t xml:space="preserve"> pada penelitian yang dilakukan oleh </w:t>
      </w:r>
      <w:r w:rsidR="00404659" w:rsidRPr="00C4686A">
        <w:fldChar w:fldCharType="begin" w:fldLock="1"/>
      </w:r>
      <w:r w:rsidR="00982507">
        <w:instrText>ADDIN CSL_CITATION {"citationItems":[{"id":"ITEM-1","itemData":{"DOI":"10.34010/komputika.v12i2.9567","ISSN":"2252-9039","abstract":"Object tracking is a challenging in computer vision. Object tracking is divided into two, which can be one object or several objects, depending on the object being observed. The process of tracking an object in the form of one object is to estimate the target in the next sequence based on information from the first frame given. In object tracking in the form of single object tracking, there are five steps that are often used in discriminatory methods, including motion models, feature extraction, observation models, model updates and integration methods. Although various algorithms of object tracking are proposed, there are still failures in the object tracking process caused by occlusion, non-rigid target deformation, and other factors. This study proposes the implementation of the Kalman filter, particle filter, and correlation filter methods for object tracking in video data. The results of the implementation of the three methods can track objects in traffic video data and the script circuit video. In object tracking calculations and method analysis, the kalman filter gets 96.89% where the kalman method is better in terms of accuracy compared to other methods. Meanwhile, in the average performance of computation time, the correlation method gets 26.69 FPS, where the correlation method is superior compared to other competitor methods.\r Keywords – Kalman Filter; Particle Filter; Correlation Filter; Object Tracking; Object Tracking in Video","author":[{"dropping-particle":"","family":"Sholehurrohman","given":"Ridho","non-dropping-particle":"","parse-names":false,"suffix":""},{"dropping-particle":"","family":"Habibi","given":"Mochammad Reza","non-dropping-particle":"","parse-names":false,"suffix":""},{"dropping-particle":"","family":"Ilman","given":"Igit Sabda","non-dropping-particle":"","parse-names":false,"suffix":""},{"dropping-particle":"","family":"Taufiq","given":"Rahman","non-dropping-particle":"","parse-names":false,"suffix":""},{"dropping-particle":"","family":"Muhaqiqin","given":"Muhaqiqin","non-dropping-particle":"","parse-names":false,"suffix":""}],"container-title":"Komputika : Jurnal Sistem Komputer","id":"ITEM-1","issue":"2","issued":{"date-parts":[["2023"]]},"page":"21-28","title":"Analisis Metode Kalman Filter, Particle Filter dan Correlation Filter Untuk Pelacakan Objek","type":"article-journal","volume":"12"},"uris":["http://www.mendeley.com/documents/?uuid=7450c03f-1e2e-4fb1-bb5b-f5cae248be36"]}],"mendeley":{"formattedCitation":"(Sholehurrohman et al., 2023)","plainTextFormattedCitation":"(Sholehurrohman et al., 2023)","previouslyFormattedCitation":"(Sholehurrohman et al., 2023)"},"properties":{"noteIndex":0},"schema":"https://github.com/citation-style-language/schema/raw/master/csl-citation.json"}</w:instrText>
      </w:r>
      <w:r w:rsidR="00404659" w:rsidRPr="00C4686A">
        <w:fldChar w:fldCharType="separate"/>
      </w:r>
      <w:r w:rsidR="00BD153E" w:rsidRPr="00BD153E">
        <w:t>(Sholehurrohman et al., 2023)</w:t>
      </w:r>
      <w:r w:rsidR="00404659" w:rsidRPr="00C4686A">
        <w:fldChar w:fldCharType="end"/>
      </w:r>
      <w:r w:rsidR="00D2593F" w:rsidRPr="00C4686A">
        <w:t>, memiliki persentase akurasi 96,89%</w:t>
      </w:r>
      <w:r w:rsidR="002A7707" w:rsidRPr="00C4686A">
        <w:t xml:space="preserve"> untuk tugas </w:t>
      </w:r>
      <w:r w:rsidR="002A7707" w:rsidRPr="00C4686A">
        <w:rPr>
          <w:i/>
          <w:iCs/>
        </w:rPr>
        <w:t>tracking</w:t>
      </w:r>
      <w:r w:rsidR="002A7707" w:rsidRPr="00C4686A">
        <w:t xml:space="preserve"> objek pada video lalu lintas dan sirkuit Naskar</w:t>
      </w:r>
      <w:r w:rsidR="00D2593F" w:rsidRPr="00C4686A">
        <w:t xml:space="preserve">, dimana metode </w:t>
      </w:r>
      <w:r w:rsidR="00DB4CF8" w:rsidRPr="00C4686A">
        <w:t>Kalman Filter</w:t>
      </w:r>
      <w:r w:rsidR="00D2593F" w:rsidRPr="00C4686A">
        <w:t xml:space="preserve"> lebih baik dalam segi akurasi dibanding kedua kompetitornya yaitu Partikel Filter dan Korelasi Filter.</w:t>
      </w:r>
    </w:p>
    <w:p w14:paraId="24855971" w14:textId="51511AAF" w:rsidR="00C74DB6" w:rsidRPr="00C4686A" w:rsidRDefault="00C74DB6" w:rsidP="00D2593F">
      <w:pPr>
        <w:ind w:firstLine="567"/>
      </w:pPr>
      <w:r w:rsidRPr="00C4686A">
        <w:t xml:space="preserve">Berdasarkan permasalahan yang telah diuraikan, </w:t>
      </w:r>
      <w:r w:rsidR="008A4CFE" w:rsidRPr="00C4686A">
        <w:t>peneliti tertarik untuk meneliti dengan judul “Optimasi Gerakan Robot Sepak Bola Menggunakan Kalman Filter Pada Deteksi Bola Berbasis YOLO”</w:t>
      </w:r>
      <w:r w:rsidR="008A4CFE">
        <w:t>.</w:t>
      </w:r>
      <w:r w:rsidR="008A4CFE" w:rsidRPr="00C4686A">
        <w:t xml:space="preserve"> </w:t>
      </w:r>
      <w:r w:rsidR="008A4CFE">
        <w:t>P</w:t>
      </w:r>
      <w:r w:rsidRPr="00C4686A">
        <w:t xml:space="preserve">enelitian ini bertujuan untuk mengembangkan dan mengimplementasikan sistem deteksi serta pelacakan bola pada robot KRSBI Beroda dengan memanfaatkan kamera </w:t>
      </w:r>
      <w:r w:rsidRPr="00C4686A">
        <w:rPr>
          <w:i/>
          <w:iCs/>
        </w:rPr>
        <w:t>omnidirectional</w:t>
      </w:r>
      <w:r w:rsidRPr="00C4686A">
        <w:t xml:space="preserve"> dan pendekatan </w:t>
      </w:r>
      <w:r w:rsidRPr="00C4686A">
        <w:rPr>
          <w:i/>
          <w:iCs/>
        </w:rPr>
        <w:t>deep learning</w:t>
      </w:r>
      <w:r w:rsidRPr="00C4686A">
        <w:t xml:space="preserve"> berbasis CNN. Deteksi objek akan dilakukan menggunakan algoritma YOLO, sementara prediksi pergerakan bola diperkuat dengan penerapan Kalman Filter untuk mengatasi keterbatasan deteksi berbasis </w:t>
      </w:r>
      <w:r w:rsidRPr="00C4686A">
        <w:rPr>
          <w:i/>
          <w:iCs/>
        </w:rPr>
        <w:t>frame</w:t>
      </w:r>
      <w:r w:rsidRPr="00C4686A">
        <w:t xml:space="preserve"> tunggal. Dengan kombinasi ini, robot diharapkan tidak hanya mampu mengenali bola dan gawang secara akurat, tetapi juga dapat melakukan respon gerakan yang lebih mulus, stabil, dan efisien meskipun bola bergerak cepat atau kondisi lapangan penuh gangguan visual.</w:t>
      </w:r>
    </w:p>
    <w:p w14:paraId="70AC7E04" w14:textId="77777777" w:rsidR="00A813DC" w:rsidRPr="00C4686A" w:rsidRDefault="00A813DC" w:rsidP="00AB3B7E">
      <w:pPr>
        <w:pStyle w:val="NoSpacing"/>
        <w:rPr>
          <w:noProof/>
        </w:rPr>
      </w:pPr>
    </w:p>
    <w:p w14:paraId="76E5E08B" w14:textId="5CBCE3E5" w:rsidR="005D5F55" w:rsidRPr="00C4686A" w:rsidRDefault="005D5F55" w:rsidP="005D5F55">
      <w:pPr>
        <w:pStyle w:val="Heading2"/>
        <w:numPr>
          <w:ilvl w:val="0"/>
          <w:numId w:val="1"/>
        </w:numPr>
        <w:ind w:left="567" w:hanging="567"/>
      </w:pPr>
      <w:bookmarkStart w:id="10" w:name="_Toc172506851"/>
      <w:bookmarkStart w:id="11" w:name="_Toc209608024"/>
      <w:r w:rsidRPr="00C4686A">
        <w:t>Rumusan Masalah</w:t>
      </w:r>
      <w:bookmarkEnd w:id="10"/>
      <w:bookmarkEnd w:id="11"/>
    </w:p>
    <w:p w14:paraId="5B6705F8" w14:textId="6FE0B639" w:rsidR="005D5F55" w:rsidRPr="00C4686A" w:rsidRDefault="00C74DB6" w:rsidP="005D5F55">
      <w:pPr>
        <w:ind w:firstLine="567"/>
      </w:pPr>
      <w:r w:rsidRPr="00C4686A">
        <w:t>Berdasarkan latar belakang yang telah diuraikan, maka permasalahan dalam penelitian ini dapat dirumuskan ke dalam beberapa pertanyaan sebagai berikut:</w:t>
      </w:r>
    </w:p>
    <w:p w14:paraId="3199C0C0" w14:textId="44327645" w:rsidR="005D5F55" w:rsidRPr="00C4686A" w:rsidRDefault="00C74DB6" w:rsidP="005D5F55">
      <w:pPr>
        <w:pStyle w:val="ListParagraph"/>
        <w:numPr>
          <w:ilvl w:val="0"/>
          <w:numId w:val="14"/>
        </w:numPr>
        <w:ind w:left="993" w:hanging="426"/>
      </w:pPr>
      <w:r w:rsidRPr="00C4686A">
        <w:t>Bagaimana penerapan Kalman Filter dapat meningkatkan akurasi prediksi posisi bola yang terdeteksi oleh YOLO?</w:t>
      </w:r>
    </w:p>
    <w:p w14:paraId="54EE9C4C" w14:textId="23DFDCA3" w:rsidR="00FD0773" w:rsidRPr="00C4686A" w:rsidRDefault="00C74DB6" w:rsidP="005D5F55">
      <w:pPr>
        <w:pStyle w:val="ListParagraph"/>
        <w:numPr>
          <w:ilvl w:val="0"/>
          <w:numId w:val="14"/>
        </w:numPr>
        <w:ind w:left="993" w:hanging="426"/>
      </w:pPr>
      <w:r w:rsidRPr="00C4686A">
        <w:lastRenderedPageBreak/>
        <w:t>Bagaimana integrasi YOLO dan Kalman Filter dapat mengoptimalkan gerakan robot KRSBI Beroda dalam mengikuti pergerakan bola di lapangan?</w:t>
      </w:r>
    </w:p>
    <w:p w14:paraId="715F3F1A" w14:textId="0631142E" w:rsidR="00C74DB6" w:rsidRPr="00C4686A" w:rsidRDefault="00C74DB6" w:rsidP="005D5F55">
      <w:pPr>
        <w:pStyle w:val="ListParagraph"/>
        <w:numPr>
          <w:ilvl w:val="0"/>
          <w:numId w:val="14"/>
        </w:numPr>
        <w:ind w:left="993" w:hanging="426"/>
      </w:pPr>
      <w:r w:rsidRPr="00C4686A">
        <w:t>Sejauh mana kombinasi metode tersebut dapat meningkatkan stabilitas, efisiensi, dan kecepatan robot dalam pertandingan KRSBI Beroda?</w:t>
      </w:r>
    </w:p>
    <w:p w14:paraId="69A7ABF8" w14:textId="77777777" w:rsidR="00893FE2" w:rsidRPr="00C4686A" w:rsidRDefault="00893FE2" w:rsidP="00AB3B7E">
      <w:pPr>
        <w:pStyle w:val="NoSpacing"/>
        <w:rPr>
          <w:noProof/>
        </w:rPr>
      </w:pPr>
    </w:p>
    <w:p w14:paraId="1918947C" w14:textId="46848DA2" w:rsidR="00A35332" w:rsidRPr="00C4686A" w:rsidRDefault="00A35332" w:rsidP="00A35332">
      <w:pPr>
        <w:pStyle w:val="Heading2"/>
        <w:numPr>
          <w:ilvl w:val="0"/>
          <w:numId w:val="1"/>
        </w:numPr>
        <w:ind w:left="567" w:hanging="567"/>
      </w:pPr>
      <w:bookmarkStart w:id="12" w:name="_Toc172506852"/>
      <w:bookmarkStart w:id="13" w:name="_Toc209608025"/>
      <w:r w:rsidRPr="00C4686A">
        <w:t>Tujuan Penelitian</w:t>
      </w:r>
      <w:bookmarkEnd w:id="12"/>
      <w:bookmarkEnd w:id="13"/>
    </w:p>
    <w:p w14:paraId="67D1F912" w14:textId="4E7A2166" w:rsidR="000A06BE" w:rsidRPr="00C4686A" w:rsidRDefault="00C74DB6" w:rsidP="000A06BE">
      <w:pPr>
        <w:ind w:firstLine="567"/>
      </w:pPr>
      <w:r w:rsidRPr="00C4686A">
        <w:t>Berdasarkan rumusan masalah yang telah dikemukakan, maka tujuan dari penelitian ini adalah sebagai berikut:</w:t>
      </w:r>
    </w:p>
    <w:p w14:paraId="46589C86" w14:textId="46AD280A" w:rsidR="000A06BE" w:rsidRPr="00C4686A" w:rsidRDefault="00C74DB6" w:rsidP="000A06BE">
      <w:pPr>
        <w:pStyle w:val="ListParagraph"/>
        <w:numPr>
          <w:ilvl w:val="0"/>
          <w:numId w:val="3"/>
        </w:numPr>
        <w:ind w:left="993" w:hanging="426"/>
      </w:pPr>
      <w:r w:rsidRPr="00C4686A">
        <w:t>Menerapkan Kalman Filter pada hasil deteksi bola berbasis YOLO untuk meningkatkan akurasi prediksi posisi bola pada robot KRSBI Beroda.</w:t>
      </w:r>
    </w:p>
    <w:p w14:paraId="0509F94A" w14:textId="350C5DF4" w:rsidR="000A06BE" w:rsidRPr="00C4686A" w:rsidRDefault="00C74DB6" w:rsidP="00D241EE">
      <w:pPr>
        <w:pStyle w:val="ListParagraph"/>
        <w:numPr>
          <w:ilvl w:val="0"/>
          <w:numId w:val="3"/>
        </w:numPr>
        <w:ind w:left="993" w:hanging="426"/>
      </w:pPr>
      <w:r w:rsidRPr="00C4686A">
        <w:t>Mengintegrasikan YOLO dengan Kalman Filter guna mengoptimalkan gerakan robot terhadap pergerakan bola di lapangan.</w:t>
      </w:r>
    </w:p>
    <w:p w14:paraId="0936DFA5" w14:textId="0B4071F9" w:rsidR="00851BF4" w:rsidRPr="00C4686A" w:rsidRDefault="00C74DB6" w:rsidP="00D241EE">
      <w:pPr>
        <w:pStyle w:val="ListParagraph"/>
        <w:numPr>
          <w:ilvl w:val="0"/>
          <w:numId w:val="3"/>
        </w:numPr>
        <w:ind w:left="993" w:hanging="426"/>
      </w:pPr>
      <w:r w:rsidRPr="00C4686A">
        <w:t>Mengevaluasi kinerja kombinasi YOLO dan Kalman Filter dalam meningkatkan stabilitas, efisiensi, dan kecepatan pergerakan robot KRSBI Beroda.</w:t>
      </w:r>
    </w:p>
    <w:p w14:paraId="0C2B5BDA" w14:textId="77777777" w:rsidR="00390734" w:rsidRPr="00C4686A" w:rsidRDefault="00390734" w:rsidP="00AB3B7E">
      <w:pPr>
        <w:pStyle w:val="NoSpacing"/>
        <w:rPr>
          <w:noProof/>
        </w:rPr>
      </w:pPr>
    </w:p>
    <w:p w14:paraId="6A83AAF5" w14:textId="132D5EC9" w:rsidR="00A35332" w:rsidRPr="00C4686A" w:rsidRDefault="00A35332" w:rsidP="00A35332">
      <w:pPr>
        <w:pStyle w:val="Heading2"/>
        <w:numPr>
          <w:ilvl w:val="0"/>
          <w:numId w:val="1"/>
        </w:numPr>
        <w:ind w:left="567" w:hanging="567"/>
      </w:pPr>
      <w:bookmarkStart w:id="14" w:name="_Toc172506853"/>
      <w:bookmarkStart w:id="15" w:name="_Toc209608026"/>
      <w:r w:rsidRPr="00C4686A">
        <w:t>Batasan Masalah</w:t>
      </w:r>
      <w:bookmarkEnd w:id="14"/>
      <w:bookmarkEnd w:id="15"/>
    </w:p>
    <w:p w14:paraId="59B30E70" w14:textId="5C893511" w:rsidR="00A35332" w:rsidRPr="00C4686A" w:rsidRDefault="000A06BE" w:rsidP="000A06BE">
      <w:pPr>
        <w:ind w:left="567"/>
      </w:pPr>
      <w:r w:rsidRPr="00C4686A">
        <w:t>Adapun batasan masalah dari penelitian ini adalah sebagai berikut:</w:t>
      </w:r>
    </w:p>
    <w:p w14:paraId="041096D4" w14:textId="501E67A0" w:rsidR="00BE2E10" w:rsidRPr="00C4686A" w:rsidRDefault="00893FE2" w:rsidP="00C31536">
      <w:pPr>
        <w:pStyle w:val="ListParagraph"/>
        <w:numPr>
          <w:ilvl w:val="0"/>
          <w:numId w:val="4"/>
        </w:numPr>
        <w:ind w:left="993" w:hanging="426"/>
      </w:pPr>
      <w:r w:rsidRPr="00C4686A">
        <w:t xml:space="preserve">Penelitian ini hanya membahas deteksi dan pelacakan bola menggunakan kamera </w:t>
      </w:r>
      <w:r w:rsidRPr="00C4686A">
        <w:rPr>
          <w:i/>
          <w:iCs/>
        </w:rPr>
        <w:t>omnidirectional</w:t>
      </w:r>
      <w:r w:rsidRPr="00C4686A">
        <w:t xml:space="preserve"> pada robot KRSBI Beroda.</w:t>
      </w:r>
    </w:p>
    <w:p w14:paraId="300B7A65" w14:textId="7ADAFBBD" w:rsidR="00866A3C" w:rsidRPr="00C4686A" w:rsidRDefault="00893FE2" w:rsidP="00866A3C">
      <w:pPr>
        <w:pStyle w:val="ListParagraph"/>
        <w:numPr>
          <w:ilvl w:val="0"/>
          <w:numId w:val="4"/>
        </w:numPr>
        <w:ind w:left="993" w:hanging="426"/>
      </w:pPr>
      <w:r w:rsidRPr="00C4686A">
        <w:t>Algoritma deteksi objek yang digunakan adalah YOLO, tanpa melakukan pengembangan arsitektur baru, melainkan memanfaatkan model yang sudah ada.</w:t>
      </w:r>
    </w:p>
    <w:p w14:paraId="5BAC2B93" w14:textId="6D30E229" w:rsidR="00866A3C" w:rsidRPr="00C4686A" w:rsidRDefault="00893FE2" w:rsidP="00BE2E10">
      <w:pPr>
        <w:pStyle w:val="ListParagraph"/>
        <w:numPr>
          <w:ilvl w:val="0"/>
          <w:numId w:val="4"/>
        </w:numPr>
        <w:ind w:left="993" w:hanging="426"/>
      </w:pPr>
      <w:r w:rsidRPr="00C4686A">
        <w:t>Prediksi posisi bola dilakukan dengan menggunakan Kalman Filter, tanpa membandingkannya secara langsung dengan algoritma prediksi lain.</w:t>
      </w:r>
    </w:p>
    <w:p w14:paraId="2AAC382A" w14:textId="6B7A37C3" w:rsidR="00866A3C" w:rsidRPr="00C4686A" w:rsidRDefault="00893FE2" w:rsidP="00BE2E10">
      <w:pPr>
        <w:pStyle w:val="ListParagraph"/>
        <w:numPr>
          <w:ilvl w:val="0"/>
          <w:numId w:val="4"/>
        </w:numPr>
        <w:ind w:left="993" w:hanging="426"/>
      </w:pPr>
      <w:r w:rsidRPr="00C4686A">
        <w:t xml:space="preserve">Fokus penelitian adalah pada optimasi gerakan robot terhadap bola, tidak mencakup aspek strategi tim, komunikasi antar robot, atau kontrol </w:t>
      </w:r>
      <w:r w:rsidRPr="00C4686A">
        <w:rPr>
          <w:i/>
          <w:iCs/>
        </w:rPr>
        <w:t>hardware</w:t>
      </w:r>
      <w:r w:rsidRPr="00C4686A">
        <w:t xml:space="preserve"> secara mendetail.</w:t>
      </w:r>
    </w:p>
    <w:p w14:paraId="7C8679AE" w14:textId="77777777" w:rsidR="00361405" w:rsidRDefault="00361405" w:rsidP="00AB3B7E">
      <w:pPr>
        <w:pStyle w:val="NoSpacing"/>
        <w:rPr>
          <w:noProof/>
        </w:rPr>
      </w:pPr>
    </w:p>
    <w:p w14:paraId="4F0396A5" w14:textId="77777777" w:rsidR="0056672E" w:rsidRPr="00C4686A" w:rsidRDefault="0056672E" w:rsidP="00AB3B7E">
      <w:pPr>
        <w:pStyle w:val="NoSpacing"/>
        <w:rPr>
          <w:noProof/>
        </w:rPr>
      </w:pPr>
    </w:p>
    <w:p w14:paraId="0748CA7F" w14:textId="44859361" w:rsidR="00A35332" w:rsidRPr="00C4686A" w:rsidRDefault="00A35332" w:rsidP="00A35332">
      <w:pPr>
        <w:pStyle w:val="Heading2"/>
        <w:numPr>
          <w:ilvl w:val="0"/>
          <w:numId w:val="1"/>
        </w:numPr>
        <w:ind w:left="567" w:hanging="567"/>
      </w:pPr>
      <w:bookmarkStart w:id="16" w:name="_Toc172506854"/>
      <w:bookmarkStart w:id="17" w:name="_Toc209608027"/>
      <w:r w:rsidRPr="00C4686A">
        <w:lastRenderedPageBreak/>
        <w:t>Manfaat Penelitian</w:t>
      </w:r>
      <w:bookmarkEnd w:id="16"/>
      <w:bookmarkEnd w:id="17"/>
    </w:p>
    <w:p w14:paraId="62F4833A" w14:textId="31C43D22" w:rsidR="005746F1" w:rsidRPr="00C4686A" w:rsidRDefault="005746F1" w:rsidP="005746F1">
      <w:pPr>
        <w:ind w:left="567"/>
      </w:pPr>
      <w:r w:rsidRPr="00C4686A">
        <w:t>Ber</w:t>
      </w:r>
      <w:r w:rsidR="00742025" w:rsidRPr="00C4686A">
        <w:t>i</w:t>
      </w:r>
      <w:r w:rsidRPr="00C4686A">
        <w:t>kut adalah manfaat dilakukannya penelitian ini bagi beberapa pihak:</w:t>
      </w:r>
    </w:p>
    <w:p w14:paraId="56204CEC" w14:textId="1BC35CFB" w:rsidR="005746F1" w:rsidRPr="00C4686A" w:rsidRDefault="0044273C" w:rsidP="005746F1">
      <w:pPr>
        <w:pStyle w:val="ListParagraph"/>
        <w:numPr>
          <w:ilvl w:val="0"/>
          <w:numId w:val="7"/>
        </w:numPr>
      </w:pPr>
      <w:r w:rsidRPr="00C4686A">
        <w:t>Peneliti akan memperoleh pengalaman berharga dalam mengimplementasikan algoritma YOLO yang dipadukan dengan Kalman Filter pada sistem robotika, khususnya dalam konteks deteksi dan prediksi objek bergerak.</w:t>
      </w:r>
    </w:p>
    <w:p w14:paraId="260A92D9" w14:textId="0FA2222E" w:rsidR="00866A3C" w:rsidRPr="00C4686A" w:rsidRDefault="0044273C" w:rsidP="006B2A45">
      <w:pPr>
        <w:pStyle w:val="ListParagraph"/>
        <w:numPr>
          <w:ilvl w:val="0"/>
          <w:numId w:val="7"/>
        </w:numPr>
      </w:pPr>
      <w:r w:rsidRPr="00C4686A">
        <w:t>Penelitian ini dapat membantu meningkatkan performa robot dalam pertandingan melalui sistem deteksi bola yang lebih akurat dan gerakan robot yang lebih stabil serta efisien.</w:t>
      </w:r>
    </w:p>
    <w:p w14:paraId="47CF32C2" w14:textId="7EFB827C" w:rsidR="007723E3" w:rsidRPr="00C4686A" w:rsidRDefault="007723E3" w:rsidP="00AB3B7E">
      <w:pPr>
        <w:pStyle w:val="NoSpacing"/>
        <w:rPr>
          <w:noProof/>
        </w:rPr>
      </w:pPr>
    </w:p>
    <w:p w14:paraId="1BA9381D" w14:textId="11FA1AF4" w:rsidR="00A35332" w:rsidRPr="00C4686A" w:rsidRDefault="00A35332" w:rsidP="00A35332">
      <w:pPr>
        <w:pStyle w:val="Heading2"/>
        <w:numPr>
          <w:ilvl w:val="0"/>
          <w:numId w:val="1"/>
        </w:numPr>
        <w:ind w:left="567" w:hanging="567"/>
      </w:pPr>
      <w:bookmarkStart w:id="18" w:name="_Toc172506855"/>
      <w:bookmarkStart w:id="19" w:name="_Toc209608028"/>
      <w:r w:rsidRPr="00C4686A">
        <w:t>Sistematika Penulisan</w:t>
      </w:r>
      <w:bookmarkEnd w:id="18"/>
      <w:bookmarkEnd w:id="19"/>
    </w:p>
    <w:p w14:paraId="1DB4CC71" w14:textId="77777777" w:rsidR="00FA5F8D" w:rsidRPr="00C4686A" w:rsidRDefault="00FA5F8D" w:rsidP="00FA5F8D">
      <w:pPr>
        <w:ind w:firstLine="567"/>
      </w:pPr>
      <w:r w:rsidRPr="00C4686A">
        <w:t>Untuk mempermudah dalam memahami lebih jelas tentang penulisan penelitian ini, maka penelitian ini ditulis dalam beberapa bab yang masing-masing berkaitan satu sama lainnya, dengan sistematika penulisan sebagai berikut:</w:t>
      </w:r>
    </w:p>
    <w:p w14:paraId="3C13BF80" w14:textId="77777777" w:rsidR="00FA5F8D" w:rsidRPr="00C4686A" w:rsidRDefault="00FA5F8D" w:rsidP="00FA5F8D">
      <w:pPr>
        <w:ind w:left="567"/>
      </w:pPr>
      <w:r w:rsidRPr="00C4686A">
        <w:t>BAB I</w:t>
      </w:r>
      <w:r w:rsidRPr="00C4686A">
        <w:tab/>
        <w:t>PENDAHULUAN</w:t>
      </w:r>
    </w:p>
    <w:p w14:paraId="5CA67108" w14:textId="77777777" w:rsidR="00FA5F8D" w:rsidRPr="00C4686A" w:rsidRDefault="00FA5F8D" w:rsidP="00FA5F8D">
      <w:pPr>
        <w:ind w:left="1440"/>
      </w:pPr>
      <w:r w:rsidRPr="00C4686A">
        <w:t>Bagian ini berisi tentang deskripsi umum dari penelitian yang akan dilakukan meliputi Latar Belakang, Perumusan Masalah, Tujuan Penelitian, Batasan Masalah, Manfaat Penelitian dan Sistematika Penulisan.</w:t>
      </w:r>
    </w:p>
    <w:p w14:paraId="784B3072" w14:textId="77777777" w:rsidR="00FA5F8D" w:rsidRPr="00C4686A" w:rsidRDefault="00FA5F8D" w:rsidP="00FA5F8D">
      <w:pPr>
        <w:ind w:left="567"/>
      </w:pPr>
      <w:r w:rsidRPr="00C4686A">
        <w:t>BAB II</w:t>
      </w:r>
      <w:r w:rsidRPr="00C4686A">
        <w:tab/>
        <w:t>LANDASAN TEORI</w:t>
      </w:r>
    </w:p>
    <w:p w14:paraId="778E7EDF" w14:textId="77777777" w:rsidR="00FA5F8D" w:rsidRPr="00C4686A" w:rsidRDefault="00FA5F8D" w:rsidP="00FA5F8D">
      <w:pPr>
        <w:ind w:left="1440"/>
      </w:pPr>
      <w:r w:rsidRPr="00C4686A">
        <w:t>Bagian ini membahas penelitian terdahulu, teori-teori dan pendapat para ahli yang berhubungan dengan penelitian yang dilakukan.</w:t>
      </w:r>
    </w:p>
    <w:p w14:paraId="30A61BC9" w14:textId="77777777" w:rsidR="00FA5F8D" w:rsidRPr="00C4686A" w:rsidRDefault="00FA5F8D" w:rsidP="00FA5F8D">
      <w:pPr>
        <w:ind w:left="567"/>
      </w:pPr>
      <w:r w:rsidRPr="00C4686A">
        <w:t>BAB III</w:t>
      </w:r>
      <w:r w:rsidRPr="00C4686A">
        <w:tab/>
        <w:t>METODOLOGI PENELITIAN</w:t>
      </w:r>
    </w:p>
    <w:p w14:paraId="6F84C1B6" w14:textId="6C280469" w:rsidR="00FA5F8D" w:rsidRPr="00C4686A" w:rsidRDefault="00FA5F8D" w:rsidP="00FA5F8D">
      <w:pPr>
        <w:ind w:left="1440"/>
      </w:pPr>
      <w:r w:rsidRPr="00C4686A">
        <w:t xml:space="preserve">Bagian ini berisi tentang alat dan bahan penelitian yang dilakukan, metode dan alur penelitian, metode pengembangan </w:t>
      </w:r>
      <w:r w:rsidR="005D5F55" w:rsidRPr="00C4686A">
        <w:t>sistem cerdas</w:t>
      </w:r>
      <w:r w:rsidRPr="00C4686A">
        <w:t xml:space="preserve">, metode pengumpulan data, teknik </w:t>
      </w:r>
      <w:r w:rsidR="005D5F55" w:rsidRPr="00C4686A">
        <w:t>mengolah</w:t>
      </w:r>
      <w:r w:rsidRPr="00C4686A">
        <w:t xml:space="preserve"> data</w:t>
      </w:r>
      <w:r w:rsidR="00E8692B" w:rsidRPr="00C4686A">
        <w:t>, dan teknik menguji hasil olahan data</w:t>
      </w:r>
      <w:r w:rsidRPr="00C4686A">
        <w:t>.</w:t>
      </w:r>
    </w:p>
    <w:p w14:paraId="53085F33" w14:textId="77777777" w:rsidR="00FA5F8D" w:rsidRPr="00C4686A" w:rsidRDefault="00FA5F8D" w:rsidP="00FA5F8D">
      <w:pPr>
        <w:ind w:left="567"/>
      </w:pPr>
      <w:r w:rsidRPr="00C4686A">
        <w:t>BAB IV</w:t>
      </w:r>
      <w:r w:rsidRPr="00C4686A">
        <w:tab/>
        <w:t>HASIL DAN PEMBAHASAN</w:t>
      </w:r>
    </w:p>
    <w:p w14:paraId="0338F994" w14:textId="00C321F2" w:rsidR="00FA5F8D" w:rsidRPr="00C4686A" w:rsidRDefault="00FA5F8D" w:rsidP="00FA5F8D">
      <w:pPr>
        <w:ind w:left="1440"/>
      </w:pPr>
      <w:r w:rsidRPr="00C4686A">
        <w:t xml:space="preserve">Bab ini menjelaskan tentang hasil perancangan dan analisa yang telah dilakukan </w:t>
      </w:r>
      <w:r w:rsidR="00E8692B" w:rsidRPr="00C4686A">
        <w:t>sesuai dengan metodologi penelitian</w:t>
      </w:r>
      <w:r w:rsidRPr="00C4686A">
        <w:t xml:space="preserve">, sekaligus </w:t>
      </w:r>
      <w:r w:rsidRPr="00C4686A">
        <w:lastRenderedPageBreak/>
        <w:t>mengevaluasi hasil pengujian terhadap parameter-parameter uji yang telah ditetapkan.</w:t>
      </w:r>
    </w:p>
    <w:p w14:paraId="3BCB5245" w14:textId="77777777" w:rsidR="00FA5F8D" w:rsidRPr="00C4686A" w:rsidRDefault="00FA5F8D" w:rsidP="00FA5F8D">
      <w:pPr>
        <w:ind w:left="567"/>
      </w:pPr>
      <w:r w:rsidRPr="00C4686A">
        <w:t>BAB V</w:t>
      </w:r>
      <w:r w:rsidRPr="00C4686A">
        <w:tab/>
        <w:t>KESIMPULAN DAN SARAN</w:t>
      </w:r>
    </w:p>
    <w:p w14:paraId="0220010E" w14:textId="77777777" w:rsidR="00FA5F8D" w:rsidRPr="00C4686A" w:rsidRDefault="00FA5F8D" w:rsidP="00FA5F8D">
      <w:pPr>
        <w:ind w:left="1440"/>
      </w:pPr>
      <w:r w:rsidRPr="00C4686A">
        <w:t>Bab ini menjelaskan tentang simpulan hasil penelitian yang diperoleh sesuai dengan tujuan penelitian serta memuat saran mengenai masalah dan kemungkinan pemecahannya untuk penelitian selanjutnya.</w:t>
      </w:r>
    </w:p>
    <w:p w14:paraId="20D5345B" w14:textId="77777777" w:rsidR="00FA5F8D" w:rsidRPr="00C4686A" w:rsidRDefault="00FA5F8D" w:rsidP="00FA5F8D">
      <w:pPr>
        <w:ind w:left="567"/>
      </w:pPr>
      <w:r w:rsidRPr="00C4686A">
        <w:t>DAFTAR PUSTAKA</w:t>
      </w:r>
    </w:p>
    <w:p w14:paraId="6A3519D0" w14:textId="72047445" w:rsidR="00CE0820" w:rsidRPr="00C4686A" w:rsidRDefault="00FA5F8D" w:rsidP="00D241EE">
      <w:pPr>
        <w:ind w:left="567"/>
      </w:pPr>
      <w:r w:rsidRPr="00C4686A">
        <w:t>LAMPIRAN</w:t>
      </w:r>
    </w:p>
    <w:p w14:paraId="2FED62C5" w14:textId="77777777" w:rsidR="00CE0820" w:rsidRPr="00C4686A" w:rsidRDefault="00CE0820">
      <w:pPr>
        <w:spacing w:after="160" w:line="259" w:lineRule="auto"/>
        <w:jc w:val="left"/>
      </w:pPr>
      <w:r w:rsidRPr="00C4686A">
        <w:br w:type="page"/>
      </w:r>
    </w:p>
    <w:p w14:paraId="22E964FE" w14:textId="2C16B123" w:rsidR="003A3157" w:rsidRPr="00C4686A" w:rsidRDefault="003A3157" w:rsidP="003A3157">
      <w:pPr>
        <w:pStyle w:val="Heading1"/>
      </w:pPr>
      <w:bookmarkStart w:id="20" w:name="_Toc172506856"/>
      <w:bookmarkStart w:id="21" w:name="_Toc209608029"/>
      <w:r w:rsidRPr="00C4686A">
        <w:lastRenderedPageBreak/>
        <w:t>BAB II</w:t>
      </w:r>
      <w:r w:rsidRPr="00C4686A">
        <w:br/>
        <w:t>LANDASAN TEORI</w:t>
      </w:r>
      <w:bookmarkEnd w:id="20"/>
      <w:bookmarkEnd w:id="21"/>
    </w:p>
    <w:p w14:paraId="067E66A7" w14:textId="77777777" w:rsidR="00EF36E6" w:rsidRPr="00C4686A" w:rsidRDefault="00EF36E6" w:rsidP="00EF36E6"/>
    <w:p w14:paraId="54523047" w14:textId="46C2B5CD" w:rsidR="00EF36E6" w:rsidRPr="00C4686A" w:rsidRDefault="00EF36E6" w:rsidP="00663DD8">
      <w:pPr>
        <w:pStyle w:val="Heading2"/>
        <w:numPr>
          <w:ilvl w:val="1"/>
          <w:numId w:val="8"/>
        </w:numPr>
        <w:ind w:left="567" w:hanging="567"/>
      </w:pPr>
      <w:bookmarkStart w:id="22" w:name="_Toc172506857"/>
      <w:bookmarkStart w:id="23" w:name="_Toc209608030"/>
      <w:r w:rsidRPr="00C4686A">
        <w:t>Penelitian Terdahulu</w:t>
      </w:r>
      <w:bookmarkEnd w:id="22"/>
      <w:bookmarkEnd w:id="23"/>
    </w:p>
    <w:p w14:paraId="6BD83679" w14:textId="44B86DEC" w:rsidR="00E663D4" w:rsidRPr="00C4686A" w:rsidRDefault="000B708F" w:rsidP="009C6E42">
      <w:pPr>
        <w:ind w:firstLine="567"/>
      </w:pPr>
      <w:r w:rsidRPr="00C4686A">
        <w:t>Penelitian mengenai sistem deteksi objek pada robot, khususnya dalam konteks Kontes Robot Sepak Bola Indonesia (KRSBI) Beroda, telah banyak dilakukan sebelumnya. Penelitian-penelitian tersebut memberikan kontribusi penting dalam pengembangan metode deteksi bola maupun optimasi pergerakan robot. Dengan meninjau penelitian terdahulu, penulis memperoleh wawasan terkait kelemahan metode sebelumnya, potensi pengembangan, serta peluang penerapan algoritma terbaru yang lebih efektif.</w:t>
      </w:r>
    </w:p>
    <w:p w14:paraId="76C627A8" w14:textId="33631627" w:rsidR="000807AB" w:rsidRPr="00C4686A" w:rsidRDefault="000807AB" w:rsidP="009C6E42">
      <w:pPr>
        <w:ind w:firstLine="567"/>
      </w:pPr>
      <w:r w:rsidRPr="00C4686A">
        <w:t xml:space="preserve">Pertama, penelitian yang berjudul “Sistem Pendeteksi Bola dan Gawang dengan Algoritma </w:t>
      </w:r>
      <w:r w:rsidRPr="00C4686A">
        <w:rPr>
          <w:i/>
          <w:iCs/>
        </w:rPr>
        <w:t>Convolutional Neural Network</w:t>
      </w:r>
      <w:r w:rsidRPr="00C4686A">
        <w:t xml:space="preserve"> pada Robot KRSBI Menggunakan Kamera </w:t>
      </w:r>
      <w:r w:rsidRPr="00C4686A">
        <w:rPr>
          <w:i/>
          <w:iCs/>
        </w:rPr>
        <w:t>Omnidirectional</w:t>
      </w:r>
      <w:r w:rsidRPr="00C4686A">
        <w:t xml:space="preserve">” dilakukan oleh T. Mohd. Farhan, 2024. Penelitian ini membandingkan dua metode deteksi, yaitu HSV </w:t>
      </w:r>
      <w:r w:rsidRPr="00C4686A">
        <w:rPr>
          <w:i/>
          <w:iCs/>
        </w:rPr>
        <w:t>color filtering</w:t>
      </w:r>
      <w:r w:rsidRPr="00C4686A">
        <w:t xml:space="preserve"> dan YOLO berbasis </w:t>
      </w:r>
      <w:r w:rsidRPr="00C4686A">
        <w:rPr>
          <w:i/>
          <w:iCs/>
        </w:rPr>
        <w:t>Convolutional Neural Network</w:t>
      </w:r>
      <w:r w:rsidRPr="00C4686A">
        <w:t xml:space="preserve"> (CNN), dalam mendeteksi bola dan gawang pada robot KRSBI Beroda. Hasil penelitian menunjukkan bahwa metode HSV memiliki kelebihan pada sisi kemudahan implementasi karena tidak membutuhkan proses pelatihan </w:t>
      </w:r>
      <w:r w:rsidRPr="00C4686A">
        <w:rPr>
          <w:i/>
          <w:iCs/>
        </w:rPr>
        <w:t>dataset</w:t>
      </w:r>
      <w:r w:rsidRPr="00C4686A">
        <w:t xml:space="preserve">. Namun, metode ini sangat bergantung pada kondisi pencahayaan. Akurasi deteksi bola dengan HSV hanya mencapai 28% pada pagi hari, 64% pada siang hari, dan 71% pada malam hari. Sementara itu, deteksi gawang dengan HSV menghasilkan akurasi 50% pada siang hari dan 66% pada malam hari. Hal ini menegaskan bahwa performa HSV menurun drastis ketika terjadi perubahan intensitas cahaya. Sebaliknya, metode YOLO menunjukkan performa yang jauh lebih baik. Berdasarkan hasil evaluasi model, </w:t>
      </w:r>
      <w:r w:rsidRPr="00C4686A">
        <w:rPr>
          <w:i/>
          <w:iCs/>
        </w:rPr>
        <w:t>precision</w:t>
      </w:r>
      <w:r w:rsidRPr="00C4686A">
        <w:t xml:space="preserve"> mencapai nilai 1.00 pada </w:t>
      </w:r>
      <w:r w:rsidRPr="00C4686A">
        <w:rPr>
          <w:i/>
          <w:iCs/>
        </w:rPr>
        <w:t>confidence</w:t>
      </w:r>
      <w:r w:rsidRPr="00C4686A">
        <w:t xml:space="preserve"> 0.883, </w:t>
      </w:r>
      <w:r w:rsidRPr="00C4686A">
        <w:rPr>
          <w:i/>
          <w:iCs/>
        </w:rPr>
        <w:t>recall</w:t>
      </w:r>
      <w:r w:rsidRPr="00C4686A">
        <w:t xml:space="preserve"> mendekati 0.99 pada tingkat </w:t>
      </w:r>
      <w:r w:rsidRPr="00C4686A">
        <w:rPr>
          <w:i/>
          <w:iCs/>
        </w:rPr>
        <w:t>confidence</w:t>
      </w:r>
      <w:r w:rsidRPr="00C4686A">
        <w:t xml:space="preserve"> rendah, dan F1-Score tertinggi sebesar 0.97 pada </w:t>
      </w:r>
      <w:r w:rsidRPr="00C4686A">
        <w:rPr>
          <w:i/>
          <w:iCs/>
        </w:rPr>
        <w:t>confidence</w:t>
      </w:r>
      <w:r w:rsidRPr="00C4686A">
        <w:t xml:space="preserve"> 0.442. Dalam pengujian lapangan, YOLO mampu mendeteksi bola dengan akurasi 85% pada pagi hari, 92% pada siang hari, dan 100% pada malam hari. Bahkan, deteksi gawang mencapai 100% di semua kondisi pencahayaan. Pada skenario permainan mencetak gol, metode YOLO membuat robot mampu mencetak gol secara </w:t>
      </w:r>
      <w:r w:rsidRPr="00C4686A">
        <w:lastRenderedPageBreak/>
        <w:t xml:space="preserve">konsisten pada semua kondisi, sementara metode HSV hanya berhasil mencetak 1 gol pada siang hari (dengan pintu ruangan tertutup) dan 1 gol pada malam hari. Meskipun unggul dalam akurasi, YOLO memiliki kelemahan berupa kompleksitas yang tinggi. Model ini membutuhkan </w:t>
      </w:r>
      <w:r w:rsidRPr="00C4686A">
        <w:rPr>
          <w:i/>
          <w:iCs/>
        </w:rPr>
        <w:t>dataset</w:t>
      </w:r>
      <w:r w:rsidRPr="00C4686A">
        <w:t xml:space="preserve"> yang besar dengan variasi posisi bola dan gawang agar dapat bekerja optimal. Oleh karena itu, penelitian ini menyarankan agar penelitian selanjutnya memperkaya </w:t>
      </w:r>
      <w:r w:rsidRPr="00C4686A">
        <w:rPr>
          <w:i/>
          <w:iCs/>
        </w:rPr>
        <w:t>dataset</w:t>
      </w:r>
      <w:r w:rsidRPr="00C4686A">
        <w:t xml:space="preserve"> dengan variasi kondisi yang lebih luas, termasuk skenario bola atau gawang yang terhalang objek lain. Selain itu, penelitian lanjutan juga diharapkan mengkaji efisiensi komputasi dengan membandingkan kinerja </w:t>
      </w:r>
      <w:r w:rsidRPr="00C4686A">
        <w:rPr>
          <w:i/>
          <w:iCs/>
        </w:rPr>
        <w:t>real-time</w:t>
      </w:r>
      <w:r w:rsidRPr="00C4686A">
        <w:t xml:space="preserve"> antara metode HSV dan YOLO, misalnya melalui pengukuran </w:t>
      </w:r>
      <w:r w:rsidRPr="00C4686A">
        <w:rPr>
          <w:i/>
          <w:iCs/>
        </w:rPr>
        <w:t>frame rate</w:t>
      </w:r>
      <w:r w:rsidRPr="00C4686A">
        <w:t xml:space="preserve"> saat program dijalankan.</w:t>
      </w:r>
    </w:p>
    <w:p w14:paraId="69BE34EC" w14:textId="49099F78" w:rsidR="000B708F" w:rsidRPr="00C4686A" w:rsidRDefault="000807AB" w:rsidP="009C6E42">
      <w:pPr>
        <w:ind w:firstLine="567"/>
      </w:pPr>
      <w:r w:rsidRPr="00C4686A">
        <w:t>Kedua</w:t>
      </w:r>
      <w:r w:rsidR="000B708F" w:rsidRPr="00C4686A">
        <w:t xml:space="preserve">, penelitian yang berjudul “Implementasi </w:t>
      </w:r>
      <w:r w:rsidR="000B708F" w:rsidRPr="00C4686A">
        <w:rPr>
          <w:i/>
          <w:iCs/>
        </w:rPr>
        <w:t>Object Detection</w:t>
      </w:r>
      <w:r w:rsidR="000B708F" w:rsidRPr="00C4686A">
        <w:t xml:space="preserve"> pada Robot Sepak Bola Beroda Berbasis Kamera </w:t>
      </w:r>
      <w:r w:rsidR="000B708F" w:rsidRPr="00C4686A">
        <w:rPr>
          <w:i/>
          <w:iCs/>
        </w:rPr>
        <w:t>Omnidirectional</w:t>
      </w:r>
      <w:r w:rsidR="000B708F" w:rsidRPr="00C4686A">
        <w:t xml:space="preserve"> Menggunakan Open</w:t>
      </w:r>
      <w:r w:rsidR="004866D4">
        <w:t>cv</w:t>
      </w:r>
      <w:r w:rsidR="000B708F" w:rsidRPr="00C4686A">
        <w:t xml:space="preserve">” dilakukan oleh Bagas Musamma Nanda, Simon Siregar, dan Muhammad Ikhsan Sani pada tahun 2023. Penelitian ini mengangkat permasalahan terkait sistem deteksi pada robot KRSBI yang masih sangat dipengaruhi oleh kondisi pencahayaan. Perubahan intensitas cahaya di lapangan membuat sistem kesulitan mempertahankan akurasi deteksi, sehingga kinerja robot menjadi tidak stabil ketika kondisi cahaya berubah. Metode yang digunakan dalam penelitian ini adalah </w:t>
      </w:r>
      <w:r w:rsidR="000B708F" w:rsidRPr="00C4686A">
        <w:rPr>
          <w:i/>
          <w:iCs/>
        </w:rPr>
        <w:t>object detection</w:t>
      </w:r>
      <w:r w:rsidR="000B708F" w:rsidRPr="00C4686A">
        <w:t xml:space="preserve"> berbasis kamera </w:t>
      </w:r>
      <w:r w:rsidR="000B708F" w:rsidRPr="00C4686A">
        <w:rPr>
          <w:i/>
          <w:iCs/>
        </w:rPr>
        <w:t>omnidirectional</w:t>
      </w:r>
      <w:r w:rsidR="000B708F" w:rsidRPr="00C4686A">
        <w:t xml:space="preserve"> dengan bantuan pustaka OpenCV. Proses pengujian dilakukan dengan cara mengukur variasi intensitas cahaya di lapangan untuk melihat pengaruhnya terhadap kemampuan deteksi objek. Hasil yang diperoleh menunjukkan bahwa robot KRSBI mampu mengenali beberapa objek penting, seperti bola, gawang, serta robot lawan (</w:t>
      </w:r>
      <w:r w:rsidR="000B708F" w:rsidRPr="00C4686A">
        <w:rPr>
          <w:i/>
          <w:iCs/>
        </w:rPr>
        <w:t>cyan</w:t>
      </w:r>
      <w:r w:rsidR="000B708F" w:rsidRPr="00C4686A">
        <w:t xml:space="preserve"> dan </w:t>
      </w:r>
      <w:r w:rsidR="000B708F" w:rsidRPr="00C4686A">
        <w:rPr>
          <w:i/>
          <w:iCs/>
        </w:rPr>
        <w:t>magenta</w:t>
      </w:r>
      <w:r w:rsidR="000B708F" w:rsidRPr="00C4686A">
        <w:t xml:space="preserve">), dengan tingkat akurasi sekitar 70%. Akan tetapi, nilai akurasi ini masih cukup dipengaruhi oleh perbedaan intensitas cahaya dari masing-masing objek. Dengan demikian, penelitian ini membuktikan bahwa penerapan </w:t>
      </w:r>
      <w:r w:rsidR="000B708F" w:rsidRPr="00C4686A">
        <w:rPr>
          <w:i/>
          <w:iCs/>
        </w:rPr>
        <w:t>object detection</w:t>
      </w:r>
      <w:r w:rsidR="000B708F" w:rsidRPr="00C4686A">
        <w:t xml:space="preserve"> menggunakan kamera </w:t>
      </w:r>
      <w:r w:rsidR="000B708F" w:rsidRPr="00C4686A">
        <w:rPr>
          <w:i/>
          <w:iCs/>
        </w:rPr>
        <w:t>omnidirectional</w:t>
      </w:r>
      <w:r w:rsidR="000B708F" w:rsidRPr="00C4686A">
        <w:t xml:space="preserve"> dan OpenCV dapat berjalan pada robot KRSBI, namun tetap memiliki keterbatasan signifikan terutama ketika menghadapi kondisi pencahayaan yang tidak stabil.</w:t>
      </w:r>
    </w:p>
    <w:p w14:paraId="21B1F48C" w14:textId="216831AA" w:rsidR="00CC49CB" w:rsidRPr="00C4686A" w:rsidRDefault="00CC49CB" w:rsidP="009E26BE">
      <w:pPr>
        <w:ind w:firstLine="567"/>
      </w:pPr>
      <w:r w:rsidRPr="00C4686A">
        <w:t xml:space="preserve">Ketiga, penelitian yang berjudul “Perancangan Sistem Pendeteksian Obyek Bola dengan Metode </w:t>
      </w:r>
      <w:r w:rsidRPr="00C4686A">
        <w:rPr>
          <w:i/>
          <w:iCs/>
        </w:rPr>
        <w:t>Framework</w:t>
      </w:r>
      <w:r w:rsidRPr="00C4686A">
        <w:t xml:space="preserve"> YOLO V4” dilakukan oleh Jalu Nuralim, Nifty </w:t>
      </w:r>
      <w:r w:rsidRPr="00C4686A">
        <w:lastRenderedPageBreak/>
        <w:t xml:space="preserve">Fath, Akhmad Musafa, dan Drs. Suwandi Broto pada tahun 2022. Latar belakang penelitian ini berangkat dari kebutuhan dalam Kontes Robot Sepak Bola Indonesia (KRSBI) Beroda tahun 2018, di mana robot dituntut mampu melakukan navigasi serta menjalankan tugas utama, yaitu menemukan bola, menggiringnya, dan menendangnya ke arah gawang lawan. Untuk dapat melaksanakan fungsi tersebut, robot membutuhkan sistem pendeteksian bola yang cepat, akurat, dan responsif. Metode yang digunakan dalam penelitian ini adalah </w:t>
      </w:r>
      <w:r w:rsidRPr="00C4686A">
        <w:rPr>
          <w:i/>
          <w:iCs/>
        </w:rPr>
        <w:t>object detection</w:t>
      </w:r>
      <w:r w:rsidRPr="00C4686A">
        <w:t xml:space="preserve"> berbasis </w:t>
      </w:r>
      <w:r w:rsidRPr="00C4686A">
        <w:rPr>
          <w:i/>
          <w:iCs/>
        </w:rPr>
        <w:t>framework</w:t>
      </w:r>
      <w:r w:rsidRPr="00C4686A">
        <w:t xml:space="preserve"> YOLOv4. Pengujian sistem dilakukan menggunakan </w:t>
      </w:r>
      <w:r w:rsidRPr="00C4686A">
        <w:rPr>
          <w:i/>
          <w:iCs/>
        </w:rPr>
        <w:t>Confusion Matrix</w:t>
      </w:r>
      <w:r w:rsidRPr="00C4686A">
        <w:t xml:space="preserve"> untuk mengukur performa deteksi, termasuk dalam kondisi ketika bola sebagian terhalang oleh objek lain. Hasil pengujian menunjukkan bahwa sistem mampu mendeteksi bola meskipun terdapat penghalang dengan tingkat persentase 50%, 60%, hingga 70%. Namun, kemampuan deteksi menurun drastis ketika tingkat penghalang mencapai 80% ke atas. Pada kondisi tersebut (80%, 90%, hingga 100% penghalang), robot tidak lagi dapat mengenali keberadaan bola. Penelitian ini membuktikan bahwa YOLOv4 cukup efektif dalam mendeteksi bola pada kondisi yang dinamis dan kompleks, termasuk ketika sebagian objek tertutup. Akan tetapi, keterbatasan tetap muncul pada tingkat occlusion yang tinggi, yang menunjukkan perlunya optimasi atau integrasi metode tambahan untuk meningkatkan keandalan deteksi dalam skenario pertandingan nyata.</w:t>
      </w:r>
    </w:p>
    <w:p w14:paraId="1C9DDC22" w14:textId="795FD388" w:rsidR="000D4DFC" w:rsidRPr="00C4686A" w:rsidRDefault="000D4DFC" w:rsidP="009E26BE">
      <w:pPr>
        <w:ind w:firstLine="567"/>
      </w:pPr>
      <w:r w:rsidRPr="00C4686A">
        <w:t>Penelitian berikutnya</w:t>
      </w:r>
      <w:r w:rsidR="008B2705" w:rsidRPr="00C4686A">
        <w:t xml:space="preserve"> dilakukan oleh Ridho Sholehurrohman, Mochammad Reza Habibi, Igit Sabda Ilman, Rahman Taufiq, dan Muhaqiqin (2023) dengan judul “Analisis Metode Kalman Filter, </w:t>
      </w:r>
      <w:r w:rsidR="008B2705" w:rsidRPr="00C4686A">
        <w:rPr>
          <w:i/>
          <w:iCs/>
        </w:rPr>
        <w:t>Particle Filter</w:t>
      </w:r>
      <w:r w:rsidR="008B2705" w:rsidRPr="00C4686A">
        <w:t xml:space="preserve"> dan </w:t>
      </w:r>
      <w:r w:rsidR="008B2705" w:rsidRPr="00C4686A">
        <w:rPr>
          <w:i/>
          <w:iCs/>
        </w:rPr>
        <w:t>Correlation Filter</w:t>
      </w:r>
      <w:r w:rsidR="008B2705" w:rsidRPr="00C4686A">
        <w:t xml:space="preserve"> Untuk Pelacakan Objek” membahas mengenai tantangan dalam pelacakan objek (</w:t>
      </w:r>
      <w:r w:rsidR="008B2705" w:rsidRPr="00C4686A">
        <w:rPr>
          <w:i/>
          <w:iCs/>
        </w:rPr>
        <w:t>object tracking</w:t>
      </w:r>
      <w:r w:rsidR="008B2705" w:rsidRPr="00C4686A">
        <w:t xml:space="preserve">) pada bidang </w:t>
      </w:r>
      <w:r w:rsidR="008B2705" w:rsidRPr="00C4686A">
        <w:rPr>
          <w:i/>
          <w:iCs/>
        </w:rPr>
        <w:t>computer vision</w:t>
      </w:r>
      <w:r w:rsidR="008B2705" w:rsidRPr="00C4686A">
        <w:t xml:space="preserve">. Penelitian ini mengimplementasikan tiga metode, yaitu Kalman Filter, </w:t>
      </w:r>
      <w:r w:rsidR="008B2705" w:rsidRPr="00C4686A">
        <w:rPr>
          <w:i/>
          <w:iCs/>
        </w:rPr>
        <w:t>Particle Filter</w:t>
      </w:r>
      <w:r w:rsidR="008B2705" w:rsidRPr="00C4686A">
        <w:t xml:space="preserve">, dan </w:t>
      </w:r>
      <w:r w:rsidR="008B2705" w:rsidRPr="00C4686A">
        <w:rPr>
          <w:i/>
          <w:iCs/>
        </w:rPr>
        <w:t>Correlation Filter</w:t>
      </w:r>
      <w:r w:rsidR="008B2705" w:rsidRPr="00C4686A">
        <w:t xml:space="preserve"> untuk pelacakan objek pada data video lalu lintas dan video sirkuit </w:t>
      </w:r>
      <w:r w:rsidR="0017273D" w:rsidRPr="00C4686A">
        <w:t>N</w:t>
      </w:r>
      <w:r w:rsidR="008B2705" w:rsidRPr="00C4686A">
        <w:t xml:space="preserve">askar. Hasil penelitian menunjukkan bahwa metode Kalman Filter memiliki akurasi tertinggi mencapai 96,89%, sedangkan metode </w:t>
      </w:r>
      <w:r w:rsidR="008B2705" w:rsidRPr="00C4686A">
        <w:rPr>
          <w:i/>
          <w:iCs/>
        </w:rPr>
        <w:t>Correlation Filter</w:t>
      </w:r>
      <w:r w:rsidR="008B2705" w:rsidRPr="00C4686A">
        <w:t xml:space="preserve"> lebih unggul dalam aspek performa komputasi dengan rata-rata 26,69 FPS, sementara </w:t>
      </w:r>
      <w:r w:rsidR="008B2705" w:rsidRPr="00C4686A">
        <w:rPr>
          <w:i/>
          <w:iCs/>
        </w:rPr>
        <w:t>Particle Filter</w:t>
      </w:r>
      <w:r w:rsidR="008B2705" w:rsidRPr="00C4686A">
        <w:t xml:space="preserve"> berada di bawah Kalman Filter dalam hal akurasi. Kesimpulan dari penelitian ini menegaskan bahwa Kalman Filter sangat potensial digunakan dalam pelacakan </w:t>
      </w:r>
      <w:r w:rsidR="008B2705" w:rsidRPr="00C4686A">
        <w:lastRenderedPageBreak/>
        <w:t xml:space="preserve">objek yang membutuhkan akurasi tinggi, sementara </w:t>
      </w:r>
      <w:r w:rsidR="008B2705" w:rsidRPr="00C4686A">
        <w:rPr>
          <w:i/>
          <w:iCs/>
        </w:rPr>
        <w:t>Correlation Filter</w:t>
      </w:r>
      <w:r w:rsidR="008B2705" w:rsidRPr="00C4686A">
        <w:t xml:space="preserve"> lebih sesuai untuk kebutuhan aplikasi </w:t>
      </w:r>
      <w:r w:rsidR="008B2705" w:rsidRPr="00C4686A">
        <w:rPr>
          <w:i/>
          <w:iCs/>
        </w:rPr>
        <w:t>real-time</w:t>
      </w:r>
      <w:r w:rsidR="008B2705" w:rsidRPr="00C4686A">
        <w:t xml:space="preserve"> karena efisiensi komputasinya. Dengan demikian, penelitian ini dapat dijadikan acuan penting dalam mendukung pemanfaatan Kalman Filter pada penelitian terkait optimasi pergerakan robot sepak bola, khususnya dalam memprediksi pergerakan bola secara akurat.</w:t>
      </w:r>
    </w:p>
    <w:p w14:paraId="2EA427D0" w14:textId="585C6662" w:rsidR="00271429" w:rsidRPr="00C4686A" w:rsidRDefault="00293DE3" w:rsidP="00271429">
      <w:r w:rsidRPr="00C4686A">
        <w:tab/>
        <w:t xml:space="preserve">Penelitian </w:t>
      </w:r>
      <w:r w:rsidR="0017273D" w:rsidRPr="00C4686A">
        <w:t>kelima</w:t>
      </w:r>
      <w:r w:rsidRPr="00C4686A">
        <w:t xml:space="preserve"> </w:t>
      </w:r>
      <w:r w:rsidR="0017273D" w:rsidRPr="00C4686A">
        <w:t>berjudul “Implementasi Algoritma SIFT (</w:t>
      </w:r>
      <w:r w:rsidR="0017273D" w:rsidRPr="00C4686A">
        <w:rPr>
          <w:i/>
          <w:iCs/>
        </w:rPr>
        <w:t>Scale-Invariant Feature Transform</w:t>
      </w:r>
      <w:r w:rsidR="0017273D" w:rsidRPr="00C4686A">
        <w:t xml:space="preserve">) dan Algoritma Kalman Filter dalam Mendeteksi Objek Bola” yang dilakukan oleh M. Irwan Bustami, Chindra Saputra, Desi Kisbianty, dan Arjuna Panji Prakarsa (2023) berfokus pada pengembangan sistem pendeteksian bola pada robot KRSBI. Latar belakang penelitian ini adalah tuntutan agar robot mampu mendeteksi, melacak, serta menggiring bola menuju gawang lawan secara efektif dalam Kontes Robot Sepak Bola Indonesia. Metode pendeteksian berbasis </w:t>
      </w:r>
      <w:r w:rsidR="0017273D" w:rsidRPr="00C4686A">
        <w:rPr>
          <w:i/>
          <w:iCs/>
        </w:rPr>
        <w:t>color filtering</w:t>
      </w:r>
      <w:r w:rsidR="0017273D" w:rsidRPr="00C4686A">
        <w:t xml:space="preserve"> sebelumnya memang dinilai cukup baik dalam mengidentifikasi objek, namun masih memiliki kelemahan dalam aspek pelacakan (</w:t>
      </w:r>
      <w:r w:rsidR="0017273D" w:rsidRPr="00C4686A">
        <w:rPr>
          <w:i/>
          <w:iCs/>
        </w:rPr>
        <w:t>tracking</w:t>
      </w:r>
      <w:r w:rsidR="0017273D" w:rsidRPr="00C4686A">
        <w:t xml:space="preserve">). Untuk mengatasi hal tersebut, penelitian ini menggabungkan algoritma SIFT yang berfungsi membandingkan fitur citra guna memastikan objek yang terdeteksi benar-benar bola, serta algoritma Kalman Filter yang berperan sebagai </w:t>
      </w:r>
      <w:r w:rsidR="0017273D" w:rsidRPr="00C4686A">
        <w:rPr>
          <w:i/>
          <w:iCs/>
        </w:rPr>
        <w:t>estimator</w:t>
      </w:r>
      <w:r w:rsidR="0017273D" w:rsidRPr="00C4686A">
        <w:t xml:space="preserve"> dalam memprediksi arah pergerakan bola berdasarkan status objek pada </w:t>
      </w:r>
      <w:r w:rsidR="0017273D" w:rsidRPr="00C4686A">
        <w:rPr>
          <w:i/>
          <w:iCs/>
        </w:rPr>
        <w:t>frame</w:t>
      </w:r>
      <w:r w:rsidR="0017273D" w:rsidRPr="00C4686A">
        <w:t xml:space="preserve"> sebelumnya. Hasil dari penelitian ini menunjukkan bahwa kombinasi algoritma SIFT dan Kalman Filter dapat meningkatkan akurasi serta kecepatan pendeteksian bola. </w:t>
      </w:r>
      <w:r w:rsidR="0017273D" w:rsidRPr="00C4686A">
        <w:rPr>
          <w:i/>
          <w:iCs/>
        </w:rPr>
        <w:t>Tracking</w:t>
      </w:r>
      <w:r w:rsidR="0017273D" w:rsidRPr="00C4686A">
        <w:t xml:space="preserve"> yang dilakukan dengan Kalman Filter mampu memprediksi pergerakan objek dengan baik, di mana koordinat y akan semakin kecil jika bola bergerak ke atas </w:t>
      </w:r>
      <w:r w:rsidR="0017273D" w:rsidRPr="00C4686A">
        <w:rPr>
          <w:i/>
          <w:iCs/>
        </w:rPr>
        <w:t>frame</w:t>
      </w:r>
      <w:r w:rsidR="0017273D" w:rsidRPr="00C4686A">
        <w:t xml:space="preserve"> dan semakin besar jika bergerak ke bawah, sedangkan koordinat x akan semakin kecil ketika bola bergerak ke kiri dan semakin besar saat bergerak ke kanan. Dari hasil pengujian, sistem berhasil mendeteksi objek bola dengan sempurna pada jarak tertentu, dengan rata-rata </w:t>
      </w:r>
      <w:r w:rsidR="0017273D" w:rsidRPr="00C4686A">
        <w:rPr>
          <w:i/>
          <w:iCs/>
        </w:rPr>
        <w:t>error</w:t>
      </w:r>
      <w:r w:rsidR="0017273D" w:rsidRPr="00C4686A">
        <w:t xml:space="preserve"> pengukuran Kalman Filter sebesar 1,06 untuk koordinat x dan 7,34 untuk koordinat y. Dengan demikian, penelitian ini menegaskan potensi integrasi SIFT dan Kalman Filter untuk menghasilkan sistem deteksi dan pelacakan bola yang lebih andal dalam mendukung performa robot KRSBI.</w:t>
      </w:r>
    </w:p>
    <w:p w14:paraId="1803BFE5" w14:textId="5EDC846E" w:rsidR="00890F37" w:rsidRPr="00C4686A" w:rsidRDefault="00890F37" w:rsidP="004952D7">
      <w:pPr>
        <w:ind w:firstLine="720"/>
        <w:sectPr w:rsidR="00890F37" w:rsidRPr="00C4686A" w:rsidSect="00ED7156">
          <w:pgSz w:w="11906" w:h="16838"/>
          <w:pgMar w:top="2268" w:right="1701" w:bottom="1701" w:left="2268" w:header="709" w:footer="709" w:gutter="0"/>
          <w:pgNumType w:start="1"/>
          <w:cols w:space="708"/>
          <w:docGrid w:linePitch="360"/>
        </w:sectPr>
      </w:pPr>
    </w:p>
    <w:p w14:paraId="5B9D9D68" w14:textId="186072A2" w:rsidR="00390734" w:rsidRPr="00C4686A" w:rsidRDefault="00390734" w:rsidP="00390734">
      <w:pPr>
        <w:pStyle w:val="Heading4"/>
      </w:pPr>
      <w:bookmarkStart w:id="24" w:name="_Toc209607991"/>
      <w:r w:rsidRPr="00C4686A">
        <w:rPr>
          <w:b/>
          <w:bCs/>
        </w:rPr>
        <w:lastRenderedPageBreak/>
        <w:t>Tabel 2.1.</w:t>
      </w:r>
      <w:r w:rsidRPr="00C4686A">
        <w:t xml:space="preserve"> Penelitian terdahulu</w:t>
      </w:r>
      <w:bookmarkEnd w:id="24"/>
    </w:p>
    <w:tbl>
      <w:tblPr>
        <w:tblStyle w:val="TableGrid"/>
        <w:tblpPr w:leftFromText="180" w:rightFromText="180" w:horzAnchor="margin" w:tblpY="501"/>
        <w:tblW w:w="0" w:type="auto"/>
        <w:tblInd w:w="0" w:type="dxa"/>
        <w:tblLook w:val="04A0" w:firstRow="1" w:lastRow="0" w:firstColumn="1" w:lastColumn="0" w:noHBand="0" w:noVBand="1"/>
      </w:tblPr>
      <w:tblGrid>
        <w:gridCol w:w="510"/>
        <w:gridCol w:w="1876"/>
        <w:gridCol w:w="897"/>
        <w:gridCol w:w="2090"/>
        <w:gridCol w:w="2028"/>
        <w:gridCol w:w="1596"/>
        <w:gridCol w:w="2046"/>
        <w:gridCol w:w="1816"/>
      </w:tblGrid>
      <w:tr w:rsidR="001A1F23" w:rsidRPr="00C4686A" w14:paraId="20830715" w14:textId="77777777" w:rsidTr="00C04685">
        <w:trPr>
          <w:trHeight w:val="704"/>
        </w:trPr>
        <w:tc>
          <w:tcPr>
            <w:tcW w:w="510" w:type="dxa"/>
            <w:tcBorders>
              <w:top w:val="single" w:sz="4" w:space="0" w:color="auto"/>
              <w:left w:val="single" w:sz="4" w:space="0" w:color="auto"/>
              <w:bottom w:val="single" w:sz="4" w:space="0" w:color="auto"/>
              <w:right w:val="single" w:sz="4" w:space="0" w:color="auto"/>
            </w:tcBorders>
            <w:vAlign w:val="center"/>
            <w:hideMark/>
          </w:tcPr>
          <w:p w14:paraId="48AC7D91" w14:textId="77777777" w:rsidR="00390734" w:rsidRPr="00C4686A" w:rsidRDefault="00390734" w:rsidP="00133819">
            <w:pPr>
              <w:spacing w:line="240" w:lineRule="auto"/>
              <w:jc w:val="center"/>
            </w:pPr>
            <w:r w:rsidRPr="00C4686A">
              <w:rPr>
                <w:b/>
                <w:bCs/>
              </w:rPr>
              <w:t>No</w:t>
            </w:r>
          </w:p>
        </w:tc>
        <w:tc>
          <w:tcPr>
            <w:tcW w:w="1651" w:type="dxa"/>
            <w:tcBorders>
              <w:top w:val="single" w:sz="4" w:space="0" w:color="auto"/>
              <w:left w:val="single" w:sz="4" w:space="0" w:color="auto"/>
              <w:bottom w:val="single" w:sz="4" w:space="0" w:color="auto"/>
              <w:right w:val="single" w:sz="4" w:space="0" w:color="auto"/>
            </w:tcBorders>
            <w:vAlign w:val="center"/>
            <w:hideMark/>
          </w:tcPr>
          <w:p w14:paraId="1C59F4E7" w14:textId="77777777" w:rsidR="00390734" w:rsidRPr="00C4686A" w:rsidRDefault="00390734" w:rsidP="00133819">
            <w:pPr>
              <w:spacing w:line="240" w:lineRule="auto"/>
              <w:jc w:val="center"/>
            </w:pPr>
            <w:r w:rsidRPr="00C4686A">
              <w:rPr>
                <w:b/>
                <w:bCs/>
              </w:rPr>
              <w:t>Peneliti</w:t>
            </w:r>
          </w:p>
        </w:tc>
        <w:tc>
          <w:tcPr>
            <w:tcW w:w="897" w:type="dxa"/>
            <w:tcBorders>
              <w:top w:val="single" w:sz="4" w:space="0" w:color="auto"/>
              <w:left w:val="single" w:sz="4" w:space="0" w:color="auto"/>
              <w:bottom w:val="single" w:sz="4" w:space="0" w:color="auto"/>
              <w:right w:val="single" w:sz="4" w:space="0" w:color="auto"/>
            </w:tcBorders>
            <w:vAlign w:val="center"/>
            <w:hideMark/>
          </w:tcPr>
          <w:p w14:paraId="4214F17F" w14:textId="77777777" w:rsidR="00390734" w:rsidRPr="00C4686A" w:rsidRDefault="00390734" w:rsidP="00133819">
            <w:pPr>
              <w:spacing w:line="240" w:lineRule="auto"/>
              <w:jc w:val="center"/>
            </w:pPr>
            <w:r w:rsidRPr="00C4686A">
              <w:rPr>
                <w:b/>
                <w:bCs/>
              </w:rPr>
              <w:t>Tahun</w:t>
            </w:r>
          </w:p>
        </w:tc>
        <w:tc>
          <w:tcPr>
            <w:tcW w:w="2160" w:type="dxa"/>
            <w:tcBorders>
              <w:top w:val="single" w:sz="4" w:space="0" w:color="auto"/>
              <w:left w:val="single" w:sz="4" w:space="0" w:color="auto"/>
              <w:bottom w:val="single" w:sz="4" w:space="0" w:color="auto"/>
              <w:right w:val="single" w:sz="4" w:space="0" w:color="auto"/>
            </w:tcBorders>
            <w:vAlign w:val="center"/>
            <w:hideMark/>
          </w:tcPr>
          <w:p w14:paraId="38817C17" w14:textId="77777777" w:rsidR="00390734" w:rsidRPr="00C4686A" w:rsidRDefault="00390734" w:rsidP="00133819">
            <w:pPr>
              <w:spacing w:line="240" w:lineRule="auto"/>
              <w:jc w:val="center"/>
            </w:pPr>
            <w:r w:rsidRPr="00C4686A">
              <w:rPr>
                <w:b/>
                <w:bCs/>
              </w:rPr>
              <w:t>Judul</w:t>
            </w:r>
          </w:p>
        </w:tc>
        <w:tc>
          <w:tcPr>
            <w:tcW w:w="2142" w:type="dxa"/>
            <w:tcBorders>
              <w:top w:val="single" w:sz="4" w:space="0" w:color="auto"/>
              <w:left w:val="single" w:sz="4" w:space="0" w:color="auto"/>
              <w:bottom w:val="single" w:sz="4" w:space="0" w:color="auto"/>
              <w:right w:val="single" w:sz="4" w:space="0" w:color="auto"/>
            </w:tcBorders>
            <w:vAlign w:val="center"/>
            <w:hideMark/>
          </w:tcPr>
          <w:p w14:paraId="5A8247DC" w14:textId="77777777" w:rsidR="00390734" w:rsidRPr="00C4686A" w:rsidRDefault="00390734" w:rsidP="00133819">
            <w:pPr>
              <w:spacing w:line="240" w:lineRule="auto"/>
              <w:jc w:val="center"/>
            </w:pPr>
            <w:r w:rsidRPr="00C4686A">
              <w:rPr>
                <w:b/>
                <w:bCs/>
              </w:rPr>
              <w:t>Masalah</w:t>
            </w:r>
          </w:p>
        </w:tc>
        <w:tc>
          <w:tcPr>
            <w:tcW w:w="1656" w:type="dxa"/>
            <w:tcBorders>
              <w:top w:val="single" w:sz="4" w:space="0" w:color="auto"/>
              <w:left w:val="single" w:sz="4" w:space="0" w:color="auto"/>
              <w:bottom w:val="single" w:sz="4" w:space="0" w:color="auto"/>
              <w:right w:val="single" w:sz="4" w:space="0" w:color="auto"/>
            </w:tcBorders>
            <w:vAlign w:val="center"/>
            <w:hideMark/>
          </w:tcPr>
          <w:p w14:paraId="530BA407" w14:textId="77777777" w:rsidR="00390734" w:rsidRPr="00C4686A" w:rsidRDefault="00390734" w:rsidP="00133819">
            <w:pPr>
              <w:spacing w:line="240" w:lineRule="auto"/>
              <w:jc w:val="center"/>
            </w:pPr>
            <w:r w:rsidRPr="00C4686A">
              <w:rPr>
                <w:b/>
                <w:bCs/>
              </w:rPr>
              <w:t>Metode</w:t>
            </w:r>
          </w:p>
        </w:tc>
        <w:tc>
          <w:tcPr>
            <w:tcW w:w="2187" w:type="dxa"/>
            <w:tcBorders>
              <w:top w:val="single" w:sz="4" w:space="0" w:color="auto"/>
              <w:left w:val="single" w:sz="4" w:space="0" w:color="auto"/>
              <w:bottom w:val="single" w:sz="4" w:space="0" w:color="auto"/>
              <w:right w:val="single" w:sz="4" w:space="0" w:color="auto"/>
            </w:tcBorders>
            <w:vAlign w:val="center"/>
            <w:hideMark/>
          </w:tcPr>
          <w:p w14:paraId="00A089F9" w14:textId="77777777" w:rsidR="00390734" w:rsidRPr="00C4686A" w:rsidRDefault="00390734" w:rsidP="00133819">
            <w:pPr>
              <w:spacing w:line="240" w:lineRule="auto"/>
              <w:jc w:val="center"/>
            </w:pPr>
            <w:r w:rsidRPr="00C4686A">
              <w:rPr>
                <w:b/>
                <w:bCs/>
              </w:rPr>
              <w:t>Hasil</w:t>
            </w:r>
          </w:p>
        </w:tc>
        <w:tc>
          <w:tcPr>
            <w:tcW w:w="1656" w:type="dxa"/>
            <w:tcBorders>
              <w:top w:val="single" w:sz="4" w:space="0" w:color="auto"/>
              <w:left w:val="single" w:sz="4" w:space="0" w:color="auto"/>
              <w:bottom w:val="single" w:sz="4" w:space="0" w:color="auto"/>
              <w:right w:val="single" w:sz="4" w:space="0" w:color="auto"/>
            </w:tcBorders>
            <w:vAlign w:val="center"/>
            <w:hideMark/>
          </w:tcPr>
          <w:p w14:paraId="29D9B860" w14:textId="77777777" w:rsidR="00390734" w:rsidRPr="00C4686A" w:rsidRDefault="00390734" w:rsidP="00133819">
            <w:pPr>
              <w:spacing w:line="240" w:lineRule="auto"/>
              <w:jc w:val="center"/>
            </w:pPr>
            <w:r w:rsidRPr="00C4686A">
              <w:rPr>
                <w:b/>
                <w:bCs/>
              </w:rPr>
              <w:t>Perbedaan</w:t>
            </w:r>
          </w:p>
        </w:tc>
      </w:tr>
      <w:tr w:rsidR="001A1F23" w:rsidRPr="00C4686A" w14:paraId="1F1F32E3"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6D549E98" w14:textId="06596904" w:rsidR="001A1F23" w:rsidRPr="00C4686A" w:rsidRDefault="001A1F23" w:rsidP="001A1F23">
            <w:pPr>
              <w:spacing w:line="240" w:lineRule="auto"/>
              <w:jc w:val="center"/>
            </w:pPr>
            <w:r w:rsidRPr="00C4686A">
              <w:t>1</w:t>
            </w:r>
          </w:p>
        </w:tc>
        <w:tc>
          <w:tcPr>
            <w:tcW w:w="1651" w:type="dxa"/>
            <w:tcBorders>
              <w:top w:val="single" w:sz="4" w:space="0" w:color="auto"/>
              <w:left w:val="single" w:sz="4" w:space="0" w:color="auto"/>
              <w:bottom w:val="single" w:sz="4" w:space="0" w:color="auto"/>
              <w:right w:val="single" w:sz="4" w:space="0" w:color="auto"/>
            </w:tcBorders>
            <w:vAlign w:val="center"/>
          </w:tcPr>
          <w:p w14:paraId="62551465" w14:textId="2F1E62CB" w:rsidR="001A1F23" w:rsidRPr="00C4686A" w:rsidRDefault="001A1F23" w:rsidP="001A1F23">
            <w:pPr>
              <w:spacing w:line="240" w:lineRule="auto"/>
              <w:jc w:val="center"/>
            </w:pPr>
            <w:r w:rsidRPr="00C4686A">
              <w:t xml:space="preserve">T. Mohd. Farhan </w:t>
            </w:r>
          </w:p>
        </w:tc>
        <w:tc>
          <w:tcPr>
            <w:tcW w:w="897" w:type="dxa"/>
            <w:tcBorders>
              <w:top w:val="single" w:sz="4" w:space="0" w:color="auto"/>
              <w:left w:val="single" w:sz="4" w:space="0" w:color="auto"/>
              <w:bottom w:val="single" w:sz="4" w:space="0" w:color="auto"/>
              <w:right w:val="single" w:sz="4" w:space="0" w:color="auto"/>
            </w:tcBorders>
            <w:vAlign w:val="center"/>
          </w:tcPr>
          <w:p w14:paraId="74FC452C" w14:textId="3BC0E342" w:rsidR="001A1F23" w:rsidRPr="00C4686A" w:rsidRDefault="001A1F23" w:rsidP="001A1F23">
            <w:pPr>
              <w:spacing w:line="240" w:lineRule="auto"/>
              <w:jc w:val="center"/>
            </w:pPr>
            <w:r w:rsidRPr="00C4686A">
              <w:t>2024</w:t>
            </w:r>
          </w:p>
        </w:tc>
        <w:tc>
          <w:tcPr>
            <w:tcW w:w="2160" w:type="dxa"/>
            <w:tcBorders>
              <w:top w:val="single" w:sz="4" w:space="0" w:color="auto"/>
              <w:left w:val="single" w:sz="4" w:space="0" w:color="auto"/>
              <w:bottom w:val="single" w:sz="4" w:space="0" w:color="auto"/>
              <w:right w:val="single" w:sz="4" w:space="0" w:color="auto"/>
            </w:tcBorders>
            <w:vAlign w:val="center"/>
          </w:tcPr>
          <w:p w14:paraId="0CF6AB10" w14:textId="71DB28D3" w:rsidR="001A1F23" w:rsidRPr="00C4686A" w:rsidRDefault="001A1F23" w:rsidP="001A1F23">
            <w:pPr>
              <w:spacing w:line="240" w:lineRule="auto"/>
              <w:jc w:val="left"/>
            </w:pPr>
            <w:r w:rsidRPr="00C4686A">
              <w:t xml:space="preserve">Sistem Pendeteksi Bola Dan Gawang Dengan Algoritma </w:t>
            </w:r>
            <w:r w:rsidRPr="00C4686A">
              <w:rPr>
                <w:i/>
                <w:iCs/>
              </w:rPr>
              <w:t>Convolutional Neural Network</w:t>
            </w:r>
            <w:r w:rsidRPr="00C4686A">
              <w:t xml:space="preserve"> Pada Robot KRSBI Menggunakan Kamera </w:t>
            </w:r>
            <w:r w:rsidRPr="00C4686A">
              <w:rPr>
                <w:i/>
                <w:iCs/>
              </w:rPr>
              <w:t>Omnidirectional</w:t>
            </w:r>
          </w:p>
        </w:tc>
        <w:tc>
          <w:tcPr>
            <w:tcW w:w="2142" w:type="dxa"/>
            <w:tcBorders>
              <w:top w:val="single" w:sz="4" w:space="0" w:color="auto"/>
              <w:left w:val="single" w:sz="4" w:space="0" w:color="auto"/>
              <w:bottom w:val="single" w:sz="4" w:space="0" w:color="auto"/>
              <w:right w:val="single" w:sz="4" w:space="0" w:color="auto"/>
            </w:tcBorders>
            <w:vAlign w:val="center"/>
          </w:tcPr>
          <w:p w14:paraId="6E0D44E0" w14:textId="181FD7B5" w:rsidR="001A1F23" w:rsidRPr="00C4686A" w:rsidRDefault="002119C8" w:rsidP="001A1F23">
            <w:pPr>
              <w:spacing w:line="240" w:lineRule="auto"/>
              <w:jc w:val="left"/>
            </w:pPr>
            <w:r w:rsidRPr="00C4686A">
              <w:t>Deteksi bola &amp; gawang menggunakan HSV dan YOLO, tetapi HSV sangat dipengaruhi intensitas cahaya, sedangkan YOLO butuh dataset besar dan komputasi tinggi.</w:t>
            </w:r>
          </w:p>
        </w:tc>
        <w:tc>
          <w:tcPr>
            <w:tcW w:w="1656" w:type="dxa"/>
            <w:tcBorders>
              <w:top w:val="single" w:sz="4" w:space="0" w:color="auto"/>
              <w:left w:val="single" w:sz="4" w:space="0" w:color="auto"/>
              <w:bottom w:val="single" w:sz="4" w:space="0" w:color="auto"/>
              <w:right w:val="single" w:sz="4" w:space="0" w:color="auto"/>
            </w:tcBorders>
            <w:vAlign w:val="center"/>
          </w:tcPr>
          <w:p w14:paraId="0E182AD5" w14:textId="0EF42B68" w:rsidR="001A1F23" w:rsidRPr="00C4686A" w:rsidRDefault="002119C8" w:rsidP="001A1F23">
            <w:pPr>
              <w:spacing w:line="240" w:lineRule="auto"/>
              <w:jc w:val="center"/>
            </w:pPr>
            <w:r w:rsidRPr="00C4686A">
              <w:t>HSV</w:t>
            </w:r>
            <w:r w:rsidRPr="00C4686A">
              <w:rPr>
                <w:i/>
                <w:iCs/>
              </w:rPr>
              <w:t xml:space="preserve"> Color Filtering </w:t>
            </w:r>
            <w:r w:rsidRPr="00C4686A">
              <w:t>&amp;</w:t>
            </w:r>
            <w:r w:rsidRPr="00C4686A">
              <w:rPr>
                <w:i/>
                <w:iCs/>
              </w:rPr>
              <w:t xml:space="preserve"> </w:t>
            </w:r>
            <w:r w:rsidRPr="00C4686A">
              <w:t>YOLO (CNN)</w:t>
            </w:r>
          </w:p>
        </w:tc>
        <w:tc>
          <w:tcPr>
            <w:tcW w:w="2187" w:type="dxa"/>
            <w:tcBorders>
              <w:top w:val="single" w:sz="4" w:space="0" w:color="auto"/>
              <w:left w:val="single" w:sz="4" w:space="0" w:color="auto"/>
              <w:bottom w:val="single" w:sz="4" w:space="0" w:color="auto"/>
              <w:right w:val="single" w:sz="4" w:space="0" w:color="auto"/>
            </w:tcBorders>
            <w:vAlign w:val="center"/>
          </w:tcPr>
          <w:p w14:paraId="502FDEC2" w14:textId="2DDEA0D3" w:rsidR="001A1F23" w:rsidRPr="00C4686A" w:rsidRDefault="002119C8" w:rsidP="001A1F23">
            <w:pPr>
              <w:spacing w:line="240" w:lineRule="auto"/>
              <w:jc w:val="left"/>
            </w:pPr>
            <w:r w:rsidRPr="00C4686A">
              <w:t>HSV: akurasi rendah (28–71%). YOLO: akurasi tinggi (85–100%) dengan stabil di berbagai kondisi cahaya.</w:t>
            </w:r>
          </w:p>
        </w:tc>
        <w:tc>
          <w:tcPr>
            <w:tcW w:w="1656" w:type="dxa"/>
            <w:tcBorders>
              <w:top w:val="single" w:sz="4" w:space="0" w:color="auto"/>
              <w:left w:val="single" w:sz="4" w:space="0" w:color="auto"/>
              <w:bottom w:val="single" w:sz="4" w:space="0" w:color="auto"/>
              <w:right w:val="single" w:sz="4" w:space="0" w:color="auto"/>
            </w:tcBorders>
            <w:vAlign w:val="center"/>
          </w:tcPr>
          <w:p w14:paraId="578186DA" w14:textId="3FCC776D" w:rsidR="001A1F23" w:rsidRPr="00C4686A" w:rsidRDefault="002119C8" w:rsidP="001A1F23">
            <w:pPr>
              <w:spacing w:line="240" w:lineRule="auto"/>
              <w:jc w:val="center"/>
            </w:pPr>
            <w:r w:rsidRPr="00C4686A">
              <w:t>Penelitian ini fokus membandingkan HSV dan YOLO, sedangkan penelitian sekarang menambahkan optimasi gerakan dengan Kalman Filter.</w:t>
            </w:r>
          </w:p>
        </w:tc>
      </w:tr>
      <w:tr w:rsidR="001A1F23" w:rsidRPr="00C4686A" w14:paraId="57CA4F71" w14:textId="77777777" w:rsidTr="00C04685">
        <w:tc>
          <w:tcPr>
            <w:tcW w:w="510" w:type="dxa"/>
            <w:tcBorders>
              <w:top w:val="single" w:sz="4" w:space="0" w:color="auto"/>
              <w:left w:val="single" w:sz="4" w:space="0" w:color="auto"/>
              <w:bottom w:val="single" w:sz="4" w:space="0" w:color="auto"/>
              <w:right w:val="single" w:sz="4" w:space="0" w:color="auto"/>
            </w:tcBorders>
            <w:vAlign w:val="center"/>
            <w:hideMark/>
          </w:tcPr>
          <w:p w14:paraId="5DB36531" w14:textId="36568465" w:rsidR="001A1F23" w:rsidRPr="00C4686A" w:rsidRDefault="001A1F23" w:rsidP="001A1F23">
            <w:pPr>
              <w:spacing w:line="240" w:lineRule="auto"/>
              <w:jc w:val="center"/>
            </w:pPr>
            <w:r w:rsidRPr="00C4686A">
              <w:t>2</w:t>
            </w:r>
          </w:p>
        </w:tc>
        <w:tc>
          <w:tcPr>
            <w:tcW w:w="1651" w:type="dxa"/>
            <w:tcBorders>
              <w:top w:val="single" w:sz="4" w:space="0" w:color="auto"/>
              <w:left w:val="single" w:sz="4" w:space="0" w:color="auto"/>
              <w:bottom w:val="single" w:sz="4" w:space="0" w:color="auto"/>
              <w:right w:val="single" w:sz="4" w:space="0" w:color="auto"/>
            </w:tcBorders>
            <w:vAlign w:val="center"/>
            <w:hideMark/>
          </w:tcPr>
          <w:p w14:paraId="463DDF9B" w14:textId="77777777" w:rsidR="001A1F23" w:rsidRPr="00C4686A" w:rsidRDefault="001A1F23" w:rsidP="001A1F23">
            <w:pPr>
              <w:spacing w:line="240" w:lineRule="auto"/>
              <w:jc w:val="center"/>
            </w:pPr>
            <w:r w:rsidRPr="00C4686A">
              <w:t xml:space="preserve">Bagas Musamma Nanda, Simon Siregar, dan Muhammad Ikhsan Sani </w:t>
            </w:r>
          </w:p>
        </w:tc>
        <w:tc>
          <w:tcPr>
            <w:tcW w:w="897" w:type="dxa"/>
            <w:tcBorders>
              <w:top w:val="single" w:sz="4" w:space="0" w:color="auto"/>
              <w:left w:val="single" w:sz="4" w:space="0" w:color="auto"/>
              <w:bottom w:val="single" w:sz="4" w:space="0" w:color="auto"/>
              <w:right w:val="single" w:sz="4" w:space="0" w:color="auto"/>
            </w:tcBorders>
            <w:vAlign w:val="center"/>
            <w:hideMark/>
          </w:tcPr>
          <w:p w14:paraId="4EB81486" w14:textId="77777777" w:rsidR="001A1F23" w:rsidRPr="00C4686A" w:rsidRDefault="001A1F23" w:rsidP="001A1F23">
            <w:pPr>
              <w:spacing w:line="240" w:lineRule="auto"/>
              <w:jc w:val="center"/>
            </w:pPr>
            <w:r w:rsidRPr="00C4686A">
              <w:t>2023</w:t>
            </w:r>
          </w:p>
        </w:tc>
        <w:tc>
          <w:tcPr>
            <w:tcW w:w="2160" w:type="dxa"/>
            <w:tcBorders>
              <w:top w:val="single" w:sz="4" w:space="0" w:color="auto"/>
              <w:left w:val="single" w:sz="4" w:space="0" w:color="auto"/>
              <w:bottom w:val="single" w:sz="4" w:space="0" w:color="auto"/>
              <w:right w:val="single" w:sz="4" w:space="0" w:color="auto"/>
            </w:tcBorders>
            <w:vAlign w:val="center"/>
            <w:hideMark/>
          </w:tcPr>
          <w:p w14:paraId="06F84302" w14:textId="77777777" w:rsidR="001A1F23" w:rsidRPr="00C4686A" w:rsidRDefault="001A1F23" w:rsidP="001A1F23">
            <w:pPr>
              <w:spacing w:line="240" w:lineRule="auto"/>
              <w:jc w:val="left"/>
            </w:pPr>
            <w:r w:rsidRPr="00C4686A">
              <w:t xml:space="preserve">Implementasi </w:t>
            </w:r>
            <w:r w:rsidRPr="00C4686A">
              <w:rPr>
                <w:i/>
                <w:iCs/>
              </w:rPr>
              <w:t xml:space="preserve">Object Detection </w:t>
            </w:r>
            <w:r w:rsidRPr="00C4686A">
              <w:t xml:space="preserve">pada Robot Sepak Bola Beroda Berbasis Kamera </w:t>
            </w:r>
            <w:r w:rsidRPr="00C4686A">
              <w:rPr>
                <w:i/>
                <w:iCs/>
              </w:rPr>
              <w:t xml:space="preserve">Omnidirectional </w:t>
            </w:r>
            <w:r w:rsidRPr="00C4686A">
              <w:t xml:space="preserve">Menggunakan </w:t>
            </w:r>
            <w:r w:rsidRPr="00F31415">
              <w:t>Opencv</w:t>
            </w:r>
          </w:p>
        </w:tc>
        <w:tc>
          <w:tcPr>
            <w:tcW w:w="2142" w:type="dxa"/>
            <w:tcBorders>
              <w:top w:val="single" w:sz="4" w:space="0" w:color="auto"/>
              <w:left w:val="single" w:sz="4" w:space="0" w:color="auto"/>
              <w:bottom w:val="single" w:sz="4" w:space="0" w:color="auto"/>
              <w:right w:val="single" w:sz="4" w:space="0" w:color="auto"/>
            </w:tcBorders>
            <w:vAlign w:val="center"/>
            <w:hideMark/>
          </w:tcPr>
          <w:p w14:paraId="7D2F4D88" w14:textId="5AE8821D" w:rsidR="001A1F23" w:rsidRPr="00C4686A" w:rsidRDefault="001A1F23" w:rsidP="001A1F23">
            <w:pPr>
              <w:spacing w:line="240" w:lineRule="auto"/>
              <w:jc w:val="left"/>
            </w:pPr>
            <w:r w:rsidRPr="00C4686A">
              <w:t>Deteksi objek yang bergantung pada intensitas cahaya, sehingga membuat hasil deteksi menjadi kurang efektif</w:t>
            </w:r>
          </w:p>
        </w:tc>
        <w:tc>
          <w:tcPr>
            <w:tcW w:w="1656" w:type="dxa"/>
            <w:tcBorders>
              <w:top w:val="single" w:sz="4" w:space="0" w:color="auto"/>
              <w:left w:val="single" w:sz="4" w:space="0" w:color="auto"/>
              <w:bottom w:val="single" w:sz="4" w:space="0" w:color="auto"/>
              <w:right w:val="single" w:sz="4" w:space="0" w:color="auto"/>
            </w:tcBorders>
            <w:vAlign w:val="center"/>
            <w:hideMark/>
          </w:tcPr>
          <w:p w14:paraId="1ABE6840" w14:textId="45671231" w:rsidR="001A1F23" w:rsidRPr="00C4686A" w:rsidRDefault="002119C8" w:rsidP="001A1F23">
            <w:pPr>
              <w:spacing w:line="240" w:lineRule="auto"/>
              <w:jc w:val="center"/>
              <w:rPr>
                <w:i/>
                <w:iCs/>
              </w:rPr>
            </w:pPr>
            <w:r w:rsidRPr="00C4686A">
              <w:t>OpenCV</w:t>
            </w:r>
            <w:r w:rsidRPr="00C4686A">
              <w:rPr>
                <w:i/>
                <w:iCs/>
              </w:rPr>
              <w:t xml:space="preserve"> Object Detection</w:t>
            </w:r>
          </w:p>
        </w:tc>
        <w:tc>
          <w:tcPr>
            <w:tcW w:w="2187" w:type="dxa"/>
            <w:tcBorders>
              <w:top w:val="single" w:sz="4" w:space="0" w:color="auto"/>
              <w:left w:val="single" w:sz="4" w:space="0" w:color="auto"/>
              <w:bottom w:val="single" w:sz="4" w:space="0" w:color="auto"/>
              <w:right w:val="single" w:sz="4" w:space="0" w:color="auto"/>
            </w:tcBorders>
            <w:vAlign w:val="center"/>
            <w:hideMark/>
          </w:tcPr>
          <w:p w14:paraId="15B20CE2" w14:textId="101828DD" w:rsidR="001A1F23" w:rsidRPr="00C4686A" w:rsidRDefault="002119C8" w:rsidP="001A1F23">
            <w:pPr>
              <w:spacing w:line="240" w:lineRule="auto"/>
              <w:jc w:val="left"/>
            </w:pPr>
            <w:r w:rsidRPr="00C4686A">
              <w:t>Robot bisa deteksi bola, gawang, robot cyan &amp; magenta dengan akurasi ±70%, tapi hasil dipengaruhi intensitas cahaya.</w:t>
            </w:r>
          </w:p>
        </w:tc>
        <w:tc>
          <w:tcPr>
            <w:tcW w:w="1656" w:type="dxa"/>
            <w:tcBorders>
              <w:top w:val="single" w:sz="4" w:space="0" w:color="auto"/>
              <w:left w:val="single" w:sz="4" w:space="0" w:color="auto"/>
              <w:bottom w:val="single" w:sz="4" w:space="0" w:color="auto"/>
              <w:right w:val="single" w:sz="4" w:space="0" w:color="auto"/>
            </w:tcBorders>
            <w:vAlign w:val="center"/>
            <w:hideMark/>
          </w:tcPr>
          <w:p w14:paraId="6AA50554" w14:textId="692DAF68" w:rsidR="001A1F23" w:rsidRPr="00C4686A" w:rsidRDefault="002119C8" w:rsidP="001A1F23">
            <w:pPr>
              <w:spacing w:line="240" w:lineRule="auto"/>
              <w:jc w:val="center"/>
            </w:pPr>
            <w:r w:rsidRPr="00C4686A">
              <w:t>Penelitian ini hanya menggunakan OpenCV sederhana, sedangkan penelitian sekarang memakai YOLO + Kalman Filter.</w:t>
            </w:r>
          </w:p>
        </w:tc>
      </w:tr>
      <w:tr w:rsidR="001A1F23" w:rsidRPr="00C4686A" w14:paraId="531CD0CE"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1EE9D6FC" w14:textId="4BAF6605" w:rsidR="001A1F23" w:rsidRPr="00C4686A" w:rsidRDefault="001A1F23" w:rsidP="001A1F23">
            <w:pPr>
              <w:spacing w:line="240" w:lineRule="auto"/>
              <w:jc w:val="center"/>
            </w:pPr>
            <w:r w:rsidRPr="00C4686A">
              <w:lastRenderedPageBreak/>
              <w:t>3</w:t>
            </w:r>
          </w:p>
        </w:tc>
        <w:tc>
          <w:tcPr>
            <w:tcW w:w="1651" w:type="dxa"/>
            <w:tcBorders>
              <w:top w:val="single" w:sz="4" w:space="0" w:color="auto"/>
              <w:left w:val="single" w:sz="4" w:space="0" w:color="auto"/>
              <w:bottom w:val="single" w:sz="4" w:space="0" w:color="auto"/>
              <w:right w:val="single" w:sz="4" w:space="0" w:color="auto"/>
            </w:tcBorders>
            <w:vAlign w:val="center"/>
          </w:tcPr>
          <w:p w14:paraId="0BE93B05" w14:textId="77777777" w:rsidR="001A1F23" w:rsidRPr="00C4686A" w:rsidRDefault="001A1F23" w:rsidP="001A1F23">
            <w:pPr>
              <w:spacing w:line="240" w:lineRule="auto"/>
              <w:jc w:val="center"/>
            </w:pPr>
            <w:r w:rsidRPr="00C4686A">
              <w:t xml:space="preserve">Jalu Nuralim, Nifty Fath, Akhmad Musafa, Sujono, Drs. Suwasti Broto </w:t>
            </w:r>
          </w:p>
        </w:tc>
        <w:tc>
          <w:tcPr>
            <w:tcW w:w="897" w:type="dxa"/>
            <w:tcBorders>
              <w:top w:val="single" w:sz="4" w:space="0" w:color="auto"/>
              <w:left w:val="single" w:sz="4" w:space="0" w:color="auto"/>
              <w:bottom w:val="single" w:sz="4" w:space="0" w:color="auto"/>
              <w:right w:val="single" w:sz="4" w:space="0" w:color="auto"/>
            </w:tcBorders>
            <w:vAlign w:val="center"/>
          </w:tcPr>
          <w:p w14:paraId="0D89EE82" w14:textId="77777777" w:rsidR="001A1F23" w:rsidRPr="00C4686A" w:rsidRDefault="001A1F23" w:rsidP="001A1F23">
            <w:pPr>
              <w:spacing w:line="240" w:lineRule="auto"/>
              <w:jc w:val="center"/>
            </w:pPr>
            <w:r w:rsidRPr="00C4686A">
              <w:t>2022</w:t>
            </w:r>
          </w:p>
        </w:tc>
        <w:tc>
          <w:tcPr>
            <w:tcW w:w="2160" w:type="dxa"/>
            <w:tcBorders>
              <w:top w:val="single" w:sz="4" w:space="0" w:color="auto"/>
              <w:left w:val="single" w:sz="4" w:space="0" w:color="auto"/>
              <w:bottom w:val="single" w:sz="4" w:space="0" w:color="auto"/>
              <w:right w:val="single" w:sz="4" w:space="0" w:color="auto"/>
            </w:tcBorders>
            <w:vAlign w:val="center"/>
          </w:tcPr>
          <w:p w14:paraId="7F8FB3D6" w14:textId="185AD554" w:rsidR="001A1F23" w:rsidRPr="00C4686A" w:rsidRDefault="001A1F23" w:rsidP="001A1F23">
            <w:pPr>
              <w:widowControl w:val="0"/>
              <w:autoSpaceDE w:val="0"/>
              <w:autoSpaceDN w:val="0"/>
              <w:adjustRightInd w:val="0"/>
              <w:spacing w:line="240" w:lineRule="auto"/>
              <w:ind w:left="13" w:hanging="13"/>
            </w:pPr>
            <w:r w:rsidRPr="00C4686A">
              <w:t xml:space="preserve">Perancangan Sistem Pendeteksian Obyek Bola dengan Metode </w:t>
            </w:r>
            <w:r w:rsidRPr="00C4686A">
              <w:rPr>
                <w:i/>
                <w:iCs/>
              </w:rPr>
              <w:t>Framework</w:t>
            </w:r>
            <w:r w:rsidRPr="00C4686A">
              <w:t xml:space="preserve"> YOLO V4</w:t>
            </w:r>
          </w:p>
        </w:tc>
        <w:tc>
          <w:tcPr>
            <w:tcW w:w="2142" w:type="dxa"/>
            <w:tcBorders>
              <w:top w:val="single" w:sz="4" w:space="0" w:color="auto"/>
              <w:left w:val="single" w:sz="4" w:space="0" w:color="auto"/>
              <w:bottom w:val="single" w:sz="4" w:space="0" w:color="auto"/>
              <w:right w:val="single" w:sz="4" w:space="0" w:color="auto"/>
            </w:tcBorders>
            <w:vAlign w:val="center"/>
          </w:tcPr>
          <w:p w14:paraId="46F304F0" w14:textId="61429576" w:rsidR="001A1F23" w:rsidRPr="00C4686A" w:rsidRDefault="002119C8" w:rsidP="001A1F23">
            <w:pPr>
              <w:spacing w:line="240" w:lineRule="auto"/>
              <w:jc w:val="left"/>
            </w:pPr>
            <w:r w:rsidRPr="00C4686A">
              <w:t>Robot butuh deteksi cepat untuk navigasi &amp; menendang bola, namun terhambat jika bola terhalang sebagian.</w:t>
            </w:r>
          </w:p>
        </w:tc>
        <w:tc>
          <w:tcPr>
            <w:tcW w:w="1656" w:type="dxa"/>
            <w:tcBorders>
              <w:top w:val="single" w:sz="4" w:space="0" w:color="auto"/>
              <w:left w:val="single" w:sz="4" w:space="0" w:color="auto"/>
              <w:bottom w:val="single" w:sz="4" w:space="0" w:color="auto"/>
              <w:right w:val="single" w:sz="4" w:space="0" w:color="auto"/>
            </w:tcBorders>
            <w:vAlign w:val="center"/>
          </w:tcPr>
          <w:p w14:paraId="7411501D" w14:textId="326FDE1A" w:rsidR="001A1F23" w:rsidRPr="00C4686A" w:rsidRDefault="002119C8" w:rsidP="001A1F23">
            <w:pPr>
              <w:spacing w:line="240" w:lineRule="auto"/>
              <w:jc w:val="center"/>
            </w:pPr>
            <w:r w:rsidRPr="00C4686A">
              <w:t xml:space="preserve">YOLOv4 + </w:t>
            </w:r>
            <w:r w:rsidRPr="00C4686A">
              <w:rPr>
                <w:i/>
                <w:iCs/>
              </w:rPr>
              <w:t>Confusion Matrix</w:t>
            </w:r>
          </w:p>
        </w:tc>
        <w:tc>
          <w:tcPr>
            <w:tcW w:w="2187" w:type="dxa"/>
            <w:tcBorders>
              <w:top w:val="single" w:sz="4" w:space="0" w:color="auto"/>
              <w:left w:val="single" w:sz="4" w:space="0" w:color="auto"/>
              <w:bottom w:val="single" w:sz="4" w:space="0" w:color="auto"/>
              <w:right w:val="single" w:sz="4" w:space="0" w:color="auto"/>
            </w:tcBorders>
            <w:vAlign w:val="center"/>
          </w:tcPr>
          <w:p w14:paraId="573B5C13" w14:textId="0D3B0D49" w:rsidR="001A1F23" w:rsidRPr="00C4686A" w:rsidRDefault="002119C8" w:rsidP="001A1F23">
            <w:pPr>
              <w:spacing w:line="240" w:lineRule="auto"/>
              <w:jc w:val="left"/>
            </w:pPr>
            <w:r w:rsidRPr="00C4686A">
              <w:t>Robot masih bisa deteksi bola hingga 70% tertutup, gagal pada &gt;80%.</w:t>
            </w:r>
          </w:p>
        </w:tc>
        <w:tc>
          <w:tcPr>
            <w:tcW w:w="1656" w:type="dxa"/>
            <w:tcBorders>
              <w:top w:val="single" w:sz="4" w:space="0" w:color="auto"/>
              <w:left w:val="single" w:sz="4" w:space="0" w:color="auto"/>
              <w:bottom w:val="single" w:sz="4" w:space="0" w:color="auto"/>
              <w:right w:val="single" w:sz="4" w:space="0" w:color="auto"/>
            </w:tcBorders>
            <w:vAlign w:val="center"/>
          </w:tcPr>
          <w:p w14:paraId="395A2A7D" w14:textId="702D1D59" w:rsidR="001A1F23" w:rsidRPr="00C4686A" w:rsidRDefault="002119C8" w:rsidP="0034770B">
            <w:pPr>
              <w:spacing w:line="240" w:lineRule="auto"/>
              <w:jc w:val="center"/>
            </w:pPr>
            <w:r w:rsidRPr="00C4686A">
              <w:t>Fokus pada akurasi YOLOv4 dengan halangan, sedangkan penelitian sekarang menambahkan prediksi pergerakan menggunakan Kalman Filter</w:t>
            </w:r>
            <w:r w:rsidR="001A1F23" w:rsidRPr="00C4686A">
              <w:t>.</w:t>
            </w:r>
          </w:p>
        </w:tc>
      </w:tr>
      <w:tr w:rsidR="001A1F23" w:rsidRPr="00C4686A" w14:paraId="4DC5D8C5"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5A6B5DE0" w14:textId="79B7134A" w:rsidR="001A1F23" w:rsidRPr="00C4686A" w:rsidRDefault="001A1F23" w:rsidP="001A1F23">
            <w:pPr>
              <w:spacing w:line="240" w:lineRule="auto"/>
              <w:jc w:val="center"/>
            </w:pPr>
            <w:bookmarkStart w:id="25" w:name="_Hlk170723958"/>
            <w:r w:rsidRPr="00C4686A">
              <w:t>4</w:t>
            </w:r>
          </w:p>
        </w:tc>
        <w:tc>
          <w:tcPr>
            <w:tcW w:w="1651" w:type="dxa"/>
            <w:tcBorders>
              <w:top w:val="single" w:sz="4" w:space="0" w:color="auto"/>
              <w:left w:val="single" w:sz="4" w:space="0" w:color="auto"/>
              <w:bottom w:val="single" w:sz="4" w:space="0" w:color="auto"/>
              <w:right w:val="single" w:sz="4" w:space="0" w:color="auto"/>
            </w:tcBorders>
            <w:vAlign w:val="center"/>
          </w:tcPr>
          <w:p w14:paraId="63FD45E5" w14:textId="78017F50" w:rsidR="001A1F23" w:rsidRPr="00C4686A" w:rsidRDefault="001A1F23" w:rsidP="001A1F23">
            <w:pPr>
              <w:spacing w:line="240" w:lineRule="auto"/>
              <w:jc w:val="center"/>
            </w:pPr>
            <w:r w:rsidRPr="00C4686A">
              <w:t>Ridho Sholehurrohman, Mochammad Reza Habibi, Igit Sabda Ilman, Rahman Taufiq, Muhaqiqin</w:t>
            </w:r>
          </w:p>
        </w:tc>
        <w:tc>
          <w:tcPr>
            <w:tcW w:w="897" w:type="dxa"/>
            <w:tcBorders>
              <w:top w:val="single" w:sz="4" w:space="0" w:color="auto"/>
              <w:left w:val="single" w:sz="4" w:space="0" w:color="auto"/>
              <w:bottom w:val="single" w:sz="4" w:space="0" w:color="auto"/>
              <w:right w:val="single" w:sz="4" w:space="0" w:color="auto"/>
            </w:tcBorders>
            <w:vAlign w:val="center"/>
          </w:tcPr>
          <w:p w14:paraId="066F5523" w14:textId="3D4F8662" w:rsidR="001A1F23" w:rsidRPr="00C4686A" w:rsidRDefault="001A1F23" w:rsidP="001A1F23">
            <w:pPr>
              <w:spacing w:line="240" w:lineRule="auto"/>
              <w:jc w:val="center"/>
            </w:pPr>
            <w:r w:rsidRPr="00C4686A">
              <w:t>2023</w:t>
            </w:r>
          </w:p>
        </w:tc>
        <w:tc>
          <w:tcPr>
            <w:tcW w:w="2160" w:type="dxa"/>
            <w:tcBorders>
              <w:top w:val="single" w:sz="4" w:space="0" w:color="auto"/>
              <w:left w:val="single" w:sz="4" w:space="0" w:color="auto"/>
              <w:bottom w:val="single" w:sz="4" w:space="0" w:color="auto"/>
              <w:right w:val="single" w:sz="4" w:space="0" w:color="auto"/>
            </w:tcBorders>
            <w:vAlign w:val="center"/>
          </w:tcPr>
          <w:p w14:paraId="7821C540" w14:textId="59007461" w:rsidR="001A1F23" w:rsidRPr="00C4686A" w:rsidRDefault="001A1F23" w:rsidP="001A1F23">
            <w:pPr>
              <w:spacing w:before="240" w:line="240" w:lineRule="auto"/>
              <w:jc w:val="left"/>
            </w:pPr>
            <w:r w:rsidRPr="00C4686A">
              <w:t xml:space="preserve">Analisis Metode Kalman Filter, </w:t>
            </w:r>
            <w:r w:rsidRPr="00C4686A">
              <w:rPr>
                <w:i/>
                <w:iCs/>
              </w:rPr>
              <w:t>Particle Filter</w:t>
            </w:r>
            <w:r w:rsidRPr="00C4686A">
              <w:t xml:space="preserve"> dan </w:t>
            </w:r>
            <w:r w:rsidRPr="00C4686A">
              <w:rPr>
                <w:i/>
                <w:iCs/>
              </w:rPr>
              <w:t>Correlation Filter</w:t>
            </w:r>
            <w:r w:rsidRPr="00C4686A">
              <w:t xml:space="preserve"> Untuk Pelacakan Objek</w:t>
            </w:r>
          </w:p>
        </w:tc>
        <w:tc>
          <w:tcPr>
            <w:tcW w:w="2142" w:type="dxa"/>
            <w:tcBorders>
              <w:top w:val="single" w:sz="4" w:space="0" w:color="auto"/>
              <w:left w:val="single" w:sz="4" w:space="0" w:color="auto"/>
              <w:bottom w:val="single" w:sz="4" w:space="0" w:color="auto"/>
              <w:right w:val="single" w:sz="4" w:space="0" w:color="auto"/>
            </w:tcBorders>
            <w:vAlign w:val="center"/>
          </w:tcPr>
          <w:p w14:paraId="42992887" w14:textId="11DB4120" w:rsidR="001A1F23" w:rsidRPr="00C4686A" w:rsidRDefault="002119C8" w:rsidP="001A1F23">
            <w:pPr>
              <w:spacing w:line="240" w:lineRule="auto"/>
              <w:jc w:val="left"/>
            </w:pPr>
            <w:r w:rsidRPr="00C4686A">
              <w:rPr>
                <w:i/>
                <w:iCs/>
              </w:rPr>
              <w:t>Tracking</w:t>
            </w:r>
            <w:r w:rsidRPr="00C4686A">
              <w:t xml:space="preserve"> objek sering gagal karena oklusi dan deformasi target.</w:t>
            </w:r>
          </w:p>
        </w:tc>
        <w:tc>
          <w:tcPr>
            <w:tcW w:w="1656" w:type="dxa"/>
            <w:tcBorders>
              <w:top w:val="single" w:sz="4" w:space="0" w:color="auto"/>
              <w:left w:val="single" w:sz="4" w:space="0" w:color="auto"/>
              <w:bottom w:val="single" w:sz="4" w:space="0" w:color="auto"/>
              <w:right w:val="single" w:sz="4" w:space="0" w:color="auto"/>
            </w:tcBorders>
            <w:vAlign w:val="center"/>
          </w:tcPr>
          <w:p w14:paraId="08B49BB0" w14:textId="4353CB60" w:rsidR="001A1F23" w:rsidRPr="00C4686A" w:rsidRDefault="002119C8" w:rsidP="001A1F23">
            <w:pPr>
              <w:spacing w:line="240" w:lineRule="auto"/>
              <w:jc w:val="center"/>
            </w:pPr>
            <w:r w:rsidRPr="00C4686A">
              <w:t xml:space="preserve">Kalman Filter, </w:t>
            </w:r>
            <w:r w:rsidRPr="00C4686A">
              <w:rPr>
                <w:i/>
                <w:iCs/>
              </w:rPr>
              <w:t>Particle Filter</w:t>
            </w:r>
            <w:r w:rsidRPr="00C4686A">
              <w:t xml:space="preserve">, </w:t>
            </w:r>
            <w:r w:rsidRPr="00C4686A">
              <w:rPr>
                <w:i/>
                <w:iCs/>
              </w:rPr>
              <w:t>Correlation Filter</w:t>
            </w:r>
          </w:p>
        </w:tc>
        <w:tc>
          <w:tcPr>
            <w:tcW w:w="2187" w:type="dxa"/>
            <w:tcBorders>
              <w:top w:val="single" w:sz="4" w:space="0" w:color="auto"/>
              <w:left w:val="single" w:sz="4" w:space="0" w:color="auto"/>
              <w:bottom w:val="single" w:sz="4" w:space="0" w:color="auto"/>
              <w:right w:val="single" w:sz="4" w:space="0" w:color="auto"/>
            </w:tcBorders>
            <w:vAlign w:val="center"/>
          </w:tcPr>
          <w:p w14:paraId="13C55DD8" w14:textId="3F05D10D" w:rsidR="001A1F23" w:rsidRPr="00C4686A" w:rsidRDefault="002119C8" w:rsidP="001A1F23">
            <w:pPr>
              <w:spacing w:before="240" w:line="240" w:lineRule="auto"/>
              <w:jc w:val="left"/>
            </w:pPr>
            <w:r w:rsidRPr="00C4686A">
              <w:t xml:space="preserve">Kalman Filter akurasi 96,89%, </w:t>
            </w:r>
            <w:r w:rsidRPr="00C4686A">
              <w:rPr>
                <w:i/>
                <w:iCs/>
              </w:rPr>
              <w:t>Correlation Filter</w:t>
            </w:r>
            <w:r w:rsidRPr="00C4686A">
              <w:t xml:space="preserve"> paling cepat 26,69 FPS.</w:t>
            </w:r>
          </w:p>
        </w:tc>
        <w:tc>
          <w:tcPr>
            <w:tcW w:w="1656" w:type="dxa"/>
            <w:tcBorders>
              <w:top w:val="single" w:sz="4" w:space="0" w:color="auto"/>
              <w:left w:val="single" w:sz="4" w:space="0" w:color="auto"/>
              <w:bottom w:val="single" w:sz="4" w:space="0" w:color="auto"/>
              <w:right w:val="single" w:sz="4" w:space="0" w:color="auto"/>
            </w:tcBorders>
            <w:vAlign w:val="center"/>
          </w:tcPr>
          <w:p w14:paraId="15ADF612" w14:textId="77777777" w:rsidR="001A1F23" w:rsidRPr="00C4686A" w:rsidRDefault="002119C8" w:rsidP="001A1F23">
            <w:pPr>
              <w:spacing w:line="240" w:lineRule="auto"/>
              <w:jc w:val="center"/>
            </w:pPr>
            <w:r w:rsidRPr="00C4686A">
              <w:t>Penelitian ini membandingkan metode tracking umum, penelitian sekarang fokus Kalman Filter untuk robot sepak bola berbasis YOLO.</w:t>
            </w:r>
          </w:p>
        </w:tc>
      </w:tr>
      <w:tr w:rsidR="00B41468" w:rsidRPr="00C4686A" w14:paraId="634C688D"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0B846710" w14:textId="0553D5CC" w:rsidR="00B41468" w:rsidRPr="00C4686A" w:rsidRDefault="00B41468" w:rsidP="001A1F23">
            <w:pPr>
              <w:spacing w:line="240" w:lineRule="auto"/>
              <w:jc w:val="center"/>
            </w:pPr>
            <w:r w:rsidRPr="00C4686A">
              <w:t>5</w:t>
            </w:r>
          </w:p>
        </w:tc>
        <w:tc>
          <w:tcPr>
            <w:tcW w:w="1651" w:type="dxa"/>
            <w:tcBorders>
              <w:top w:val="single" w:sz="4" w:space="0" w:color="auto"/>
              <w:left w:val="single" w:sz="4" w:space="0" w:color="auto"/>
              <w:bottom w:val="single" w:sz="4" w:space="0" w:color="auto"/>
              <w:right w:val="single" w:sz="4" w:space="0" w:color="auto"/>
            </w:tcBorders>
            <w:vAlign w:val="center"/>
          </w:tcPr>
          <w:p w14:paraId="7172833D" w14:textId="0EF0D3DE" w:rsidR="00B41468" w:rsidRPr="00C4686A" w:rsidRDefault="00B41468" w:rsidP="001A1F23">
            <w:pPr>
              <w:spacing w:line="240" w:lineRule="auto"/>
              <w:jc w:val="center"/>
            </w:pPr>
            <w:r w:rsidRPr="00C4686A">
              <w:t xml:space="preserve">M. Irwan Bustami, Chindra Saputra, Desi Kisbianty, </w:t>
            </w:r>
            <w:r w:rsidRPr="00C4686A">
              <w:lastRenderedPageBreak/>
              <w:t>Arjuna Panji Prakarsa</w:t>
            </w:r>
          </w:p>
        </w:tc>
        <w:tc>
          <w:tcPr>
            <w:tcW w:w="897" w:type="dxa"/>
            <w:tcBorders>
              <w:top w:val="single" w:sz="4" w:space="0" w:color="auto"/>
              <w:left w:val="single" w:sz="4" w:space="0" w:color="auto"/>
              <w:bottom w:val="single" w:sz="4" w:space="0" w:color="auto"/>
              <w:right w:val="single" w:sz="4" w:space="0" w:color="auto"/>
            </w:tcBorders>
            <w:vAlign w:val="center"/>
          </w:tcPr>
          <w:p w14:paraId="51219E5D" w14:textId="09BC03C8" w:rsidR="00B41468" w:rsidRPr="00C4686A" w:rsidRDefault="00B41468" w:rsidP="001A1F23">
            <w:pPr>
              <w:spacing w:line="240" w:lineRule="auto"/>
              <w:jc w:val="center"/>
            </w:pPr>
            <w:r w:rsidRPr="00C4686A">
              <w:lastRenderedPageBreak/>
              <w:t>2023</w:t>
            </w:r>
          </w:p>
        </w:tc>
        <w:tc>
          <w:tcPr>
            <w:tcW w:w="2160" w:type="dxa"/>
            <w:tcBorders>
              <w:top w:val="single" w:sz="4" w:space="0" w:color="auto"/>
              <w:left w:val="single" w:sz="4" w:space="0" w:color="auto"/>
              <w:bottom w:val="single" w:sz="4" w:space="0" w:color="auto"/>
              <w:right w:val="single" w:sz="4" w:space="0" w:color="auto"/>
            </w:tcBorders>
            <w:vAlign w:val="center"/>
          </w:tcPr>
          <w:p w14:paraId="11C54282" w14:textId="5C2C4E95" w:rsidR="00B41468" w:rsidRPr="00C4686A" w:rsidRDefault="00B41468" w:rsidP="001A1F23">
            <w:pPr>
              <w:spacing w:before="240" w:line="240" w:lineRule="auto"/>
              <w:jc w:val="left"/>
            </w:pPr>
            <w:r w:rsidRPr="00C4686A">
              <w:t>Implementasi Algoritma SIFT (</w:t>
            </w:r>
            <w:r w:rsidRPr="00C4686A">
              <w:rPr>
                <w:i/>
                <w:iCs/>
              </w:rPr>
              <w:t xml:space="preserve">Scale-Invariant Feature </w:t>
            </w:r>
            <w:r w:rsidRPr="00C4686A">
              <w:rPr>
                <w:i/>
                <w:iCs/>
              </w:rPr>
              <w:lastRenderedPageBreak/>
              <w:t>Transform</w:t>
            </w:r>
            <w:r w:rsidRPr="00C4686A">
              <w:t>) dan Kalman Filter dalam Mendeteksi Objek Bola</w:t>
            </w:r>
          </w:p>
        </w:tc>
        <w:tc>
          <w:tcPr>
            <w:tcW w:w="2142" w:type="dxa"/>
            <w:tcBorders>
              <w:top w:val="single" w:sz="4" w:space="0" w:color="auto"/>
              <w:left w:val="single" w:sz="4" w:space="0" w:color="auto"/>
              <w:bottom w:val="single" w:sz="4" w:space="0" w:color="auto"/>
              <w:right w:val="single" w:sz="4" w:space="0" w:color="auto"/>
            </w:tcBorders>
            <w:vAlign w:val="center"/>
          </w:tcPr>
          <w:p w14:paraId="57953E35" w14:textId="1AADF749" w:rsidR="00B41468" w:rsidRPr="00C4686A" w:rsidRDefault="00F25ECE" w:rsidP="001A1F23">
            <w:pPr>
              <w:spacing w:line="240" w:lineRule="auto"/>
              <w:jc w:val="left"/>
            </w:pPr>
            <w:r w:rsidRPr="00C4686A">
              <w:lastRenderedPageBreak/>
              <w:t xml:space="preserve">Metode </w:t>
            </w:r>
            <w:r w:rsidRPr="00C4686A">
              <w:rPr>
                <w:i/>
                <w:iCs/>
              </w:rPr>
              <w:t>color filtering</w:t>
            </w:r>
            <w:r w:rsidRPr="00C4686A">
              <w:t xml:space="preserve"> saja kurang handal untuk </w:t>
            </w:r>
            <w:r w:rsidRPr="00C4686A">
              <w:rPr>
                <w:i/>
                <w:iCs/>
              </w:rPr>
              <w:t>tracking</w:t>
            </w:r>
            <w:r w:rsidRPr="00C4686A">
              <w:t xml:space="preserve"> bola.</w:t>
            </w:r>
          </w:p>
        </w:tc>
        <w:tc>
          <w:tcPr>
            <w:tcW w:w="1656" w:type="dxa"/>
            <w:tcBorders>
              <w:top w:val="single" w:sz="4" w:space="0" w:color="auto"/>
              <w:left w:val="single" w:sz="4" w:space="0" w:color="auto"/>
              <w:bottom w:val="single" w:sz="4" w:space="0" w:color="auto"/>
              <w:right w:val="single" w:sz="4" w:space="0" w:color="auto"/>
            </w:tcBorders>
            <w:vAlign w:val="center"/>
          </w:tcPr>
          <w:p w14:paraId="13804DF3" w14:textId="00F7F752" w:rsidR="00B41468" w:rsidRPr="00C4686A" w:rsidRDefault="000D6B99" w:rsidP="001A1F23">
            <w:pPr>
              <w:spacing w:line="240" w:lineRule="auto"/>
              <w:jc w:val="center"/>
            </w:pPr>
            <w:r w:rsidRPr="00C4686A">
              <w:t>SIFT + Kalman Filter</w:t>
            </w:r>
          </w:p>
        </w:tc>
        <w:tc>
          <w:tcPr>
            <w:tcW w:w="2187" w:type="dxa"/>
            <w:tcBorders>
              <w:top w:val="single" w:sz="4" w:space="0" w:color="auto"/>
              <w:left w:val="single" w:sz="4" w:space="0" w:color="auto"/>
              <w:bottom w:val="single" w:sz="4" w:space="0" w:color="auto"/>
              <w:right w:val="single" w:sz="4" w:space="0" w:color="auto"/>
            </w:tcBorders>
            <w:vAlign w:val="center"/>
          </w:tcPr>
          <w:p w14:paraId="3C3B1CD3" w14:textId="6C9365D4" w:rsidR="00B41468" w:rsidRPr="00C4686A" w:rsidRDefault="000D6B99" w:rsidP="001A1F23">
            <w:pPr>
              <w:spacing w:before="240" w:line="240" w:lineRule="auto"/>
              <w:jc w:val="left"/>
            </w:pPr>
            <w:r w:rsidRPr="00C4686A">
              <w:t xml:space="preserve">SIFT mengenali objek, Kalman Filter memprediksi arah </w:t>
            </w:r>
            <w:r w:rsidRPr="00C4686A">
              <w:lastRenderedPageBreak/>
              <w:t xml:space="preserve">bola. </w:t>
            </w:r>
            <w:r w:rsidRPr="00C4686A">
              <w:rPr>
                <w:i/>
                <w:iCs/>
              </w:rPr>
              <w:t>Error</w:t>
            </w:r>
            <w:r w:rsidRPr="00C4686A">
              <w:t xml:space="preserve"> rata-rata 1.06 (x) dan 7.34 (y).</w:t>
            </w:r>
          </w:p>
        </w:tc>
        <w:tc>
          <w:tcPr>
            <w:tcW w:w="1656" w:type="dxa"/>
            <w:tcBorders>
              <w:top w:val="single" w:sz="4" w:space="0" w:color="auto"/>
              <w:left w:val="single" w:sz="4" w:space="0" w:color="auto"/>
              <w:bottom w:val="single" w:sz="4" w:space="0" w:color="auto"/>
              <w:right w:val="single" w:sz="4" w:space="0" w:color="auto"/>
            </w:tcBorders>
            <w:vAlign w:val="center"/>
          </w:tcPr>
          <w:p w14:paraId="42CD914F" w14:textId="0FFE907B" w:rsidR="00B41468" w:rsidRPr="00C4686A" w:rsidRDefault="000D6B99" w:rsidP="001A1F23">
            <w:pPr>
              <w:spacing w:line="240" w:lineRule="auto"/>
              <w:jc w:val="center"/>
            </w:pPr>
            <w:r w:rsidRPr="00C4686A">
              <w:lastRenderedPageBreak/>
              <w:t xml:space="preserve">Penelitian ini gabungkan SIFT + Kalman Filter, sedangkan </w:t>
            </w:r>
            <w:r w:rsidRPr="00C4686A">
              <w:lastRenderedPageBreak/>
              <w:t>penelitian sekarang pakai YOLO untuk deteksi dan Kalman Filter untuk prediksi.</w:t>
            </w:r>
          </w:p>
        </w:tc>
      </w:tr>
      <w:bookmarkEnd w:id="25"/>
    </w:tbl>
    <w:p w14:paraId="34B85407" w14:textId="5D465B05" w:rsidR="00390734" w:rsidRPr="00C4686A" w:rsidRDefault="00390734" w:rsidP="00390734">
      <w:pPr>
        <w:sectPr w:rsidR="00390734" w:rsidRPr="00C4686A" w:rsidSect="00E96190">
          <w:pgSz w:w="16838" w:h="11906" w:orient="landscape"/>
          <w:pgMar w:top="2268" w:right="2268" w:bottom="1701" w:left="1701" w:header="709" w:footer="709" w:gutter="0"/>
          <w:cols w:space="708"/>
          <w:docGrid w:linePitch="360"/>
        </w:sectPr>
      </w:pPr>
    </w:p>
    <w:p w14:paraId="2D2C94BC" w14:textId="5AE9EB84" w:rsidR="00663DD8" w:rsidRPr="00C4686A" w:rsidRDefault="00FF0841" w:rsidP="00663DD8">
      <w:pPr>
        <w:pStyle w:val="Heading2"/>
        <w:numPr>
          <w:ilvl w:val="1"/>
          <w:numId w:val="8"/>
        </w:numPr>
        <w:ind w:left="567" w:hanging="567"/>
      </w:pPr>
      <w:bookmarkStart w:id="26" w:name="_Toc172506858"/>
      <w:bookmarkStart w:id="27" w:name="_Toc209608031"/>
      <w:r w:rsidRPr="00C4686A">
        <w:lastRenderedPageBreak/>
        <w:t xml:space="preserve">Kompetisi Robot Sepak Bola </w:t>
      </w:r>
      <w:r w:rsidR="00466BC6" w:rsidRPr="00C4686A">
        <w:t xml:space="preserve">Beroda </w:t>
      </w:r>
      <w:r w:rsidRPr="00C4686A">
        <w:t>Indonesia</w:t>
      </w:r>
      <w:bookmarkEnd w:id="26"/>
      <w:bookmarkEnd w:id="27"/>
    </w:p>
    <w:p w14:paraId="2892F343" w14:textId="0BB90B44" w:rsidR="00E95C1D" w:rsidRPr="00C4686A" w:rsidRDefault="004A5D46" w:rsidP="004A5D46">
      <w:pPr>
        <w:ind w:firstLine="567"/>
      </w:pPr>
      <w:r w:rsidRPr="00C4686A">
        <w:t xml:space="preserve">Salah satu ajang kompetisi robotik di Indonesia adalah Kontes Robot Indonesia atau lebih sering disebut dengan KRI. KRI diselenggarakan oleh Pusat Prestasi Nasional (PUSPRESNAS) dan Kementrian Pendidikan dan Kebudayaan Republik Indoneisa. KRI merupakan acara yang diadakan setiap tahun dan diikuti oleh mahasiswa dari berbagai wilayah di Indonesia mulai dari Timur, Tengah dan Barat. KRI terbagi menjadi 6 kategori, yang salah satunya adalah Kontes Robot Sepak Bola Indonesia (KRSBI) Beroda </w:t>
      </w:r>
      <w:r w:rsidRPr="00C4686A">
        <w:fldChar w:fldCharType="begin" w:fldLock="1"/>
      </w:r>
      <w:r w:rsidR="00BE65F8" w:rsidRPr="00C4686A">
        <w:instrText>ADDIN CSL_CITATION {"citationItems":[{"id":"ITEM-1","itemData":{"abstract":"&lt;p&gt;Dalam pertandingan robot sepak bola beroda, robot diharuskan untuk memiliki kemampuan layaknya manusia bermain sepak bola, seperti mengejar dan mendribble bola, menghindari lawan dan menendang bola ke gawang. Object detection adalah salah satu metode yang dapat diimplementasikan agar robot dapat mengidentifikasi objek tertentu. Objek yang diidentifikasi menggunakan algoritma object detection adalah bola futsal berwarna oranye dengan keliling sekitar 60–70cm, robot berwarna hitam doff yang menggunakan identitas warna selendang cyan atau magenta, serta gawang yang berwarna putih. Adanya kemampuan robot untuk melakukan object detection ini adalah agar mempermudah robot dalam mengidentifikasi objek bola, robot lain dan gawang. Sehingga deteksi dan identifikasi objek lebih spesifik dan robot tidak terkecoh dengan objek yang mirip dengan bola, robot atau gawang. Sistem object detection diharapkan bisa mendeteksi dan mengidentifikasi objek dengan akurasi deteksi 70%. Dengan menggunakan sistem kamera omnidirectional dan algoritma object detection, robot sepak bola beroda diharapkan dapat berkerja optimal di atas lapangan berwarna hijau.&lt;/p&gt;\n\n&lt;p&gt;&lt;br /&gt;\nKata Kunci: Object Detection, Kamera Omnidirectional&lt;br /&gt;\n &lt;/p&gt;","author":[{"dropping-particle":"","family":"Nanda","given":"Bagas Musamma","non-dropping-particle":"","parse-names":false,"suffix":""},{"dropping-particle":"","family":"Siregar","given":"Simon","non-dropping-particle":"","parse-names":false,"suffix":""},{"dropping-particle":"","family":"Sani","given":"Muhammad Ikhsan","non-dropping-particle":"","parse-names":false,"suffix":""}],"id":"ITEM-1","issue":"4","issued":{"date-parts":[["2023"]]},"page":"2064-2068","title":"Implementasi Object Detection Pada Robot Sepak Bola Beroda Berbasis Kamera Omnidirectional Menggunakan OpenCV","type":"article-journal","volume":"9"},"uris":["http://www.mendeley.com/documents/?uuid=9b2898cf-2cff-4cc4-a2c9-8d1918c6bcbd"]}],"mendeley":{"formattedCitation":"(Nanda et al., 2023)","plainTextFormattedCitation":"(Nanda et al., 2023)","previouslyFormattedCitation":"(Nanda et al., 2023)"},"properties":{"noteIndex":0},"schema":"https://github.com/citation-style-language/schema/raw/master/csl-citation.json"}</w:instrText>
      </w:r>
      <w:r w:rsidRPr="00C4686A">
        <w:fldChar w:fldCharType="separate"/>
      </w:r>
      <w:r w:rsidRPr="00C4686A">
        <w:t>(Nanda et al., 2023)</w:t>
      </w:r>
      <w:r w:rsidRPr="00C4686A">
        <w:fldChar w:fldCharType="end"/>
      </w:r>
      <w:r w:rsidRPr="00C4686A">
        <w:t>.</w:t>
      </w:r>
    </w:p>
    <w:p w14:paraId="7F7563BD" w14:textId="5AC6967F" w:rsidR="00976B86" w:rsidRPr="00C4686A" w:rsidRDefault="004A5D46" w:rsidP="00263529">
      <w:pPr>
        <w:ind w:firstLine="567"/>
      </w:pPr>
      <w:r w:rsidRPr="00C4686A">
        <w:t>Kontes Robot Sepakbola Beroda Indonesia diadakan untuk meningkatkan keilmuan dan kreatifitas mahasiswa di bidang robotika. Di dalam kontes ini, mahasiswa dituntut untuk bisa mengembangkan kemampuan dalam mekanika, manufaktur, elektronika, pem</w:t>
      </w:r>
      <w:r w:rsidR="00956C5C" w:rsidRPr="00C4686A">
        <w:t>r</w:t>
      </w:r>
      <w:r w:rsidRPr="00C4686A">
        <w:t xml:space="preserve">ograman, </w:t>
      </w:r>
      <w:r w:rsidRPr="00C4686A">
        <w:rPr>
          <w:i/>
          <w:iCs/>
        </w:rPr>
        <w:t>articial intelligent</w:t>
      </w:r>
      <w:r w:rsidRPr="00C4686A">
        <w:t xml:space="preserve">, </w:t>
      </w:r>
      <w:r w:rsidRPr="00C4686A">
        <w:rPr>
          <w:i/>
          <w:iCs/>
        </w:rPr>
        <w:t>image processing</w:t>
      </w:r>
      <w:r w:rsidRPr="00C4686A">
        <w:t>, komunikasi digital, dan strategi, sekaligus diperlukan pengembangan ke arah disiplin, toleransi, sportifitas, kerjasama, saling menghargai, kontrol emosi</w:t>
      </w:r>
      <w:r w:rsidR="007B4910" w:rsidRPr="00C4686A">
        <w:t xml:space="preserve"> dan kemampuan </w:t>
      </w:r>
      <w:r w:rsidR="007B4910" w:rsidRPr="00C4686A">
        <w:rPr>
          <w:i/>
          <w:iCs/>
        </w:rPr>
        <w:t>softskill</w:t>
      </w:r>
      <w:r w:rsidR="007B4910" w:rsidRPr="00C4686A">
        <w:t xml:space="preserve"> lainnya.</w:t>
      </w:r>
      <w:r w:rsidR="00FC56E4" w:rsidRPr="00C4686A">
        <w:t xml:space="preserve"> </w:t>
      </w:r>
      <w:r w:rsidR="00FC56E4" w:rsidRPr="00C4686A">
        <w:fldChar w:fldCharType="begin" w:fldLock="1"/>
      </w:r>
      <w:r w:rsidR="00AA2814" w:rsidRPr="00C4686A">
        <w:instrText>ADDIN CSL_CITATION {"citationItems":[{"id":"ITEM-1","itemData":{"author":[{"dropping-particle":"","family":"Kusumoputro","given":"Benyamin","non-dropping-particle":"","parse-names":false,"suffix":""},{"dropping-particle":"","family":"Purnomo","given":"Mauridhi Hery","non-dropping-particle":"","parse-names":false,"suffix":""},{"dropping-particle":"","family":"Rochardjo","given":"Heru Santoso Budi","non-dropping-particle":"","parse-names":false,"suffix":""},{"dropping-particle":"","family":"Prabowo","given":"Gigih","non-dropping-particle":"","parse-names":false,"suffix":""},{"dropping-particle":"","family":"Purwanto","given":"Djoko","non-dropping-particle":"","parse-names":false,"suffix":""},{"dropping-particle":"","family":"Mozef","given":"Eril","non-dropping-particle":"","parse-names":false,"suffix":""},{"dropping-particle":"","family":"Indrawanto","given":"","non-dropping-particle":"","parse-names":false,"suffix":""},{"dropping-particle":"","family":"Mutijarsa","given":"Kusprasapta","non-dropping-particle":"","parse-names":false,"suffix":""},{"dropping-particle":"","family":"Muis","given":"Abdul","non-dropping-particle":"","parse-names":false,"suffix":""}],"id":"ITEM-1","issued":{"date-parts":[["2024"]]},"title":"Pedoman Kontes Robot Indonesia (Kri) Pendidikan Tinggi Tahun 2024","type":"article-journal"},"uris":["http://www.mendeley.com/documents/?uuid=19945727-8d9f-4836-a58e-14ef17462421","http://www.mendeley.com/documents/?uuid=51e436ac-5d99-4f47-ad7e-ae056ebc9be2"]}],"mendeley":{"formattedCitation":"(Kusumoputro et al., 2024)","plainTextFormattedCitation":"(Kusumoputro et al., 2024)","previouslyFormattedCitation":"(Kusumoputro et al., 2024)"},"properties":{"noteIndex":0},"schema":"https://github.com/citation-style-language/schema/raw/master/csl-citation.json"}</w:instrText>
      </w:r>
      <w:r w:rsidR="00FC56E4" w:rsidRPr="00C4686A">
        <w:fldChar w:fldCharType="separate"/>
      </w:r>
      <w:r w:rsidR="00FC56E4" w:rsidRPr="00C4686A">
        <w:t>(Kusumoputro et al., 2024)</w:t>
      </w:r>
      <w:r w:rsidR="00FC56E4" w:rsidRPr="00C4686A">
        <w:fldChar w:fldCharType="end"/>
      </w:r>
      <w:r w:rsidRPr="00C4686A">
        <w:t>.</w:t>
      </w:r>
    </w:p>
    <w:p w14:paraId="2EE46AC5" w14:textId="77777777" w:rsidR="002D2542" w:rsidRPr="00C4686A" w:rsidRDefault="002D2542" w:rsidP="00F93D7E">
      <w:pPr>
        <w:pStyle w:val="NoSpacing"/>
        <w:rPr>
          <w:noProof/>
        </w:rPr>
      </w:pPr>
    </w:p>
    <w:p w14:paraId="4F2EE738" w14:textId="73828B4D" w:rsidR="002D2542" w:rsidRPr="00C4686A" w:rsidRDefault="002D2542" w:rsidP="002D2542">
      <w:pPr>
        <w:pStyle w:val="Heading2"/>
        <w:numPr>
          <w:ilvl w:val="1"/>
          <w:numId w:val="8"/>
        </w:numPr>
        <w:ind w:left="567" w:hanging="567"/>
      </w:pPr>
      <w:bookmarkStart w:id="28" w:name="_Toc172506859"/>
      <w:bookmarkStart w:id="29" w:name="_Toc209608032"/>
      <w:r w:rsidRPr="00C4686A">
        <w:t>Robot Sepak Bola Beroda</w:t>
      </w:r>
      <w:bookmarkEnd w:id="28"/>
      <w:bookmarkEnd w:id="29"/>
    </w:p>
    <w:p w14:paraId="531514FC" w14:textId="3DCB1E89" w:rsidR="000016C4" w:rsidRPr="00C4686A" w:rsidRDefault="000016C4" w:rsidP="000016C4">
      <w:pPr>
        <w:ind w:firstLine="567"/>
      </w:pPr>
      <w:r w:rsidRPr="00C4686A">
        <w:t xml:space="preserve">Dalam KRSBI Beroda, robot yang digunakan pada tahap ini merupakan robot yang sama seperti yang dipakai pada pertandingan tingkat nasional, dengan beberapa ketentuan khusus. Jumlah robot yang diizinkan adalah dua unit, yaitu Robot 1 (R1) dan Robot 2 (R2), keduanya bertipe robot penyerang. Adapun spesifikasi fisik robot diatur dengan ukuran proyeksi ke lantai minimal 30 cm × 30 cm dan maksimal 52 cm × 52 cm, dengan tinggi robot antara 40 cm hingga 80 cm. Jika tinggi robot melebihi 60 cm, maka bagian tubuh robot di atas ketinggian tersebut harus berada dalam silinder berdiameter 25 cm. Berat maksimum robot ditetapkan 40 kg, sedangkan bentuk robot dibuat bebas selama sesuai regulasi, dan warna yang digunakan adalah hitam </w:t>
      </w:r>
      <w:r w:rsidRPr="00C4686A">
        <w:fldChar w:fldCharType="begin" w:fldLock="1"/>
      </w:r>
      <w:r w:rsidR="00F11B5E" w:rsidRPr="00C4686A">
        <w:instrText>ADDIN CSL_CITATION {"citationItems":[{"id":"ITEM-1","itemData":{"author":[{"dropping-particle":"","family":"Kusumoputro","given":"Benyamin","non-dropping-particle":"","parse-names":false,"suffix":""},{"dropping-particle":"","family":"Purnomo","given":"Mauridhi Hery","non-dropping-particle":"","parse-names":false,"suffix":""},{"dropping-particle":"","family":"Rochardjo","given":"Heru Santoso Budi","non-dropping-particle":"","parse-names":false,"suffix":""},{"dropping-particle":"","family":"Prabowo","given":"Gigih","non-dropping-particle":"","parse-names":false,"suffix":""},{"dropping-particle":"","family":"Purwanto","given":"Djoko","non-dropping-particle":"","parse-names":false,"suffix":""},{"dropping-particle":"","family":"Mozef","given":"Eril","non-dropping-particle":"","parse-names":false,"suffix":""},{"dropping-particle":"","family":"Indrawanto","given":"","non-dropping-particle":"","parse-names":false,"suffix":""},{"dropping-particle":"","family":"Mutijarsa","given":"Kusprasapta","non-dropping-particle":"","parse-names":false,"suffix":""},{"dropping-particle":"","family":"Muis","given":"Abdul","non-dropping-particle":"","parse-names":false,"suffix":""}],"id":"ITEM-1","issued":{"date-parts":[["2024"]]},"title":"Pedoman Kontes Robot Indonesia (Kri) Pendidikan Tinggi Tahun 2024","type":"article-journal"},"uris":["http://www.mendeley.com/documents/?uuid=51e436ac-5d99-4f47-ad7e-ae056ebc9be2"]}],"mendeley":{"formattedCitation":"(Kusumoputro et al., 2024)","plainTextFormattedCitation":"(Kusumoputro et al., 2024)","previouslyFormattedCitation":"(Kusumoputro et al., 2024)"},"properties":{"noteIndex":0},"schema":"https://github.com/citation-style-language/schema/raw/master/csl-citation.json"}</w:instrText>
      </w:r>
      <w:r w:rsidRPr="00C4686A">
        <w:fldChar w:fldCharType="separate"/>
      </w:r>
      <w:r w:rsidRPr="00C4686A">
        <w:t>(Kusumoputro et al., 2024)</w:t>
      </w:r>
      <w:r w:rsidRPr="00C4686A">
        <w:fldChar w:fldCharType="end"/>
      </w:r>
      <w:r w:rsidRPr="00C4686A">
        <w:t>.</w:t>
      </w:r>
    </w:p>
    <w:p w14:paraId="5A988322" w14:textId="77777777" w:rsidR="000016C4" w:rsidRPr="00C4686A" w:rsidRDefault="000016C4" w:rsidP="000016C4"/>
    <w:p w14:paraId="069EE6C8" w14:textId="77777777" w:rsidR="002D2542" w:rsidRPr="00C4686A" w:rsidRDefault="002D2542" w:rsidP="002D2542">
      <w:pPr>
        <w:jc w:val="center"/>
      </w:pPr>
      <w:r w:rsidRPr="00C4686A">
        <w:lastRenderedPageBreak/>
        <w:drawing>
          <wp:inline distT="0" distB="0" distL="0" distR="0" wp14:anchorId="044FC21C" wp14:editId="02D653E3">
            <wp:extent cx="4181475" cy="2144211"/>
            <wp:effectExtent l="0" t="0" r="0" b="0"/>
            <wp:docPr id="356171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461628" name=""/>
                    <pic:cNvPicPr/>
                  </pic:nvPicPr>
                  <pic:blipFill>
                    <a:blip r:embed="rId10"/>
                    <a:stretch>
                      <a:fillRect/>
                    </a:stretch>
                  </pic:blipFill>
                  <pic:spPr>
                    <a:xfrm>
                      <a:off x="0" y="0"/>
                      <a:ext cx="4192369" cy="2149797"/>
                    </a:xfrm>
                    <a:prstGeom prst="rect">
                      <a:avLst/>
                    </a:prstGeom>
                  </pic:spPr>
                </pic:pic>
              </a:graphicData>
            </a:graphic>
          </wp:inline>
        </w:drawing>
      </w:r>
    </w:p>
    <w:p w14:paraId="190830B2" w14:textId="56DFD87C" w:rsidR="002D2542" w:rsidRPr="00C4686A" w:rsidRDefault="002D2542" w:rsidP="002D2542">
      <w:pPr>
        <w:jc w:val="center"/>
      </w:pPr>
      <w:r w:rsidRPr="00C4686A">
        <w:rPr>
          <w:b/>
          <w:bCs/>
        </w:rPr>
        <w:t xml:space="preserve">Gambar </w:t>
      </w:r>
      <w:r w:rsidR="009737B0" w:rsidRPr="00C4686A">
        <w:rPr>
          <w:b/>
          <w:bCs/>
        </w:rPr>
        <w:t>2</w:t>
      </w:r>
      <w:r w:rsidRPr="00C4686A">
        <w:rPr>
          <w:b/>
          <w:bCs/>
        </w:rPr>
        <w:t>.</w:t>
      </w:r>
      <w:r w:rsidR="009737B0" w:rsidRPr="00C4686A">
        <w:rPr>
          <w:b/>
          <w:bCs/>
        </w:rPr>
        <w:t>1.</w:t>
      </w:r>
      <w:r w:rsidRPr="00C4686A">
        <w:t xml:space="preserve"> Robot sepak bola beroda</w:t>
      </w:r>
    </w:p>
    <w:p w14:paraId="3C6A4C00" w14:textId="77777777" w:rsidR="00B5449C" w:rsidRPr="00C4686A" w:rsidRDefault="00FF4888" w:rsidP="00B5449C">
      <w:pPr>
        <w:ind w:firstLine="567"/>
      </w:pPr>
      <w:r w:rsidRPr="00C4686A">
        <w:t>Robot yang digunakan dalam Kontes Robot Sepak Bola Indonesia (KRSBI) Beroda memiliki bentuk khas menyerupai kubus dengan berbagai komponen penting yang berfungsi mendukung pergerakan serta kemampuan bermain sepak bola. Gambar 2.1 memperlihatkan salah satu contoh robot KRSBI Beroda yang dilengkapi dengan berbagai sistem pendukung</w:t>
      </w:r>
      <w:r w:rsidR="00B5449C" w:rsidRPr="00C4686A">
        <w:t>.</w:t>
      </w:r>
    </w:p>
    <w:p w14:paraId="35D2F445" w14:textId="560D9A7B" w:rsidR="003C0BE3" w:rsidRPr="00C4686A" w:rsidRDefault="003C0BE3" w:rsidP="003C0BE3">
      <w:pPr>
        <w:ind w:firstLine="567"/>
      </w:pPr>
      <w:r w:rsidRPr="00C4686A">
        <w:t xml:space="preserve">. </w:t>
      </w:r>
      <w:r w:rsidR="00B5449C" w:rsidRPr="00C4686A">
        <w:t xml:space="preserve">Kamera </w:t>
      </w:r>
      <w:r w:rsidR="00B5449C" w:rsidRPr="00C4686A">
        <w:rPr>
          <w:i/>
          <w:iCs/>
        </w:rPr>
        <w:t>omnidirectional</w:t>
      </w:r>
      <w:r w:rsidR="00B5449C" w:rsidRPr="00C4686A">
        <w:t xml:space="preserve"> ditempatkan di bagian atas robot dan berfungsi untuk mendeteksi objek seperti bola, gawang, maupun robot lawan. Konsep kamera </w:t>
      </w:r>
      <w:r w:rsidR="00B5449C" w:rsidRPr="00C4686A">
        <w:rPr>
          <w:i/>
          <w:iCs/>
        </w:rPr>
        <w:t>omnidirectional</w:t>
      </w:r>
      <w:r w:rsidR="00B5449C" w:rsidRPr="00C4686A">
        <w:t xml:space="preserve"> adalah menangkap citra dari segala arah (depan, belakang, kiri, dan kanan) menggunakan teknik pantulan cermin cembung yang diarahkan ke bawah</w:t>
      </w:r>
      <w:r w:rsidR="00FE3088" w:rsidRPr="00C4686A">
        <w:t xml:space="preserve"> </w:t>
      </w:r>
      <w:r w:rsidR="00FE3088" w:rsidRPr="00C4686A">
        <w:fldChar w:fldCharType="begin" w:fldLock="1"/>
      </w:r>
      <w:r w:rsidR="00FE3088" w:rsidRPr="00C4686A">
        <w:instrText>ADDIN CSL_CITATION {"citationItems":[{"id":"ITEM-1","itemData":{"DOI":"10.33022/ijcs.v14i1.4575","abstract":"Kemampuan mendeteksi objek secara real-time menjadi faktor penting untuk meningkatkan kinerja robot dalam memahami dan beradaptasi dengan lingkungan yang dinamis. Untuk mengembangkan dan menerapkan sistem deteksi objek pada robot sepak bola beroda menggunakan algoritma YOLOv11, yang diterapkan pada citra yang dihasilkan oleh kamera omnidirectional dan webcam. Sistem ini memanfaatkan teknologi deep learning untuk proses pelabelan data, pelatihan model, dan evaluasi performa deteksi. Pengujian dilakukan dengan membandingkan hasil deteksi objek dari kedua jenis kamera, serta menganalisis metrik kinerja seperti presisi, recall, F1-score, dan akurasi. Hasil penelitian menunjukkan bahwa model YOLOv11 efektif dalam mendeteksi objek secara real-time, dengan akurasi deteksi mencapai 95.91% untuk kamera depan dan 96.7% untuk kamera omnidirectional. Presisi dan recall tertinggi tercatat pada kelas robot, dengan nilai presisi 99.12% dan recall 97.40% pada kamera depan, serta presisi 96.5% dan recall 97.8% pada kamera omnidirectional. Penggunaan kombinasi kamera terbukti memperluas cakupan penglihatan robot, meningkatkan ketepatan deteksi objek di lingkungan dinamis. Penelitian ini memberikan kontribusi terhadap penerapan sistem deteksi objek pada robotik, terutama dalam konteks kompetisi robot sepak bola.","author":[{"dropping-particle":"","family":"Surya","given":"Muhammad","non-dropping-particle":"","parse-names":false,"suffix":""},{"dropping-particle":"","family":"Nehemia Toscany","given":"Afrizal","non-dropping-particle":"","parse-names":false,"suffix":""},{"dropping-particle":"","family":"Saputra","given":"Chindra","non-dropping-particle":"","parse-names":false,"suffix":""},{"dropping-particle":"","family":"Pratama","given":"Yovi","non-dropping-particle":"","parse-names":false,"suffix":""},{"dropping-particle":"","family":"Bustami","given":"M Irwan","non-dropping-particle":"","parse-names":false,"suffix":""}],"container-title":"The Indonesian Journal of Computer Science","id":"ITEM-1","issue":"1","issued":{"date-parts":[["2025"]]},"page":"1055-1070","title":"Penggunaan Yolo Untuk Deteksi Robot Dan Gawang Pada Robot Sepak Bola Beroda","type":"article-journal","volume":"14"},"uris":["http://www.mendeley.com/documents/?uuid=c2f2ea11-fc2c-46cf-bf93-8a86fb1698f6"]}],"mendeley":{"formattedCitation":"(Surya et al., 2025)","plainTextFormattedCitation":"(Surya et al., 2025)","previouslyFormattedCitation":"(Surya et al., 2025)"},"properties":{"noteIndex":0},"schema":"https://github.com/citation-style-language/schema/raw/master/csl-citation.json"}</w:instrText>
      </w:r>
      <w:r w:rsidR="00FE3088" w:rsidRPr="00C4686A">
        <w:fldChar w:fldCharType="separate"/>
      </w:r>
      <w:r w:rsidR="00FE3088" w:rsidRPr="00C4686A">
        <w:t>(Surya et al., 2025)</w:t>
      </w:r>
      <w:r w:rsidR="00FE3088" w:rsidRPr="00C4686A">
        <w:fldChar w:fldCharType="end"/>
      </w:r>
      <w:r w:rsidR="00B5449C" w:rsidRPr="00C4686A">
        <w:t>. Dengan cara ini, kamera mampu memperoleh citra lapangan secara menyeluruh hanya dari satu titik pengamatan.</w:t>
      </w:r>
      <w:r w:rsidR="00FE3088" w:rsidRPr="00C4686A">
        <w:t xml:space="preserve"> </w:t>
      </w:r>
      <w:r w:rsidRPr="00C4686A">
        <w:t xml:space="preserve">Robot dilengkapi dengan penendang berbasis solenoid. </w:t>
      </w:r>
      <w:r w:rsidR="00FE3088" w:rsidRPr="00C4686A">
        <w:t>Solenoid adalah sebuah komponen elektromagnetik yang berfungsi mengubah energi listrik menjadi energi mekanis. Energi mekanis yang dihasilkan dapat berupa gerakan mendorong (</w:t>
      </w:r>
      <w:r w:rsidR="00FE3088" w:rsidRPr="00C4686A">
        <w:rPr>
          <w:i/>
          <w:iCs/>
        </w:rPr>
        <w:t>push</w:t>
      </w:r>
      <w:r w:rsidR="00FE3088" w:rsidRPr="00C4686A">
        <w:t>) maupun menarik (</w:t>
      </w:r>
      <w:r w:rsidR="00FE3088" w:rsidRPr="00C4686A">
        <w:rPr>
          <w:i/>
          <w:iCs/>
        </w:rPr>
        <w:t>pull</w:t>
      </w:r>
      <w:r w:rsidR="00FE3088" w:rsidRPr="00C4686A">
        <w:t xml:space="preserve">) </w:t>
      </w:r>
      <w:r w:rsidR="00FE3088" w:rsidRPr="00C4686A">
        <w:fldChar w:fldCharType="begin" w:fldLock="1"/>
      </w:r>
      <w:r w:rsidR="000016C4" w:rsidRPr="00C4686A">
        <w:instrText>ADDIN CSL_CITATION {"citationItems":[{"id":"ITEM-1","itemData":{"ISSN":"2654-9492","abstract":"KRSBIB is one of the six divisions of the Indonesian Robot Contest (KRI), held annually by the Ministry of Research, Technology, and Higher Education to prepare Indonesia for the 2050 wheeled robot soccer world cup. In this context, the robots have a kicking mechanism to deliver the required strength in the game. One of the kicking systems in robot soccer is the solenoid. The objective of this research is to develop a ball kicking system for soccer robots using a solenoid capable of delivering kicks up to 3 meters. The first step in the research is the use of a Li-Po battery as the power source, the second step involves the solenoid as the kicking apparatus, and the third step is the ball, which is the object to be propelled. The solenoid testing was conducted using both 24v and 12v batteries, each tested 30 times with winding counts of 300, 500, and 1000. From these tests, the results with a 24v battery yielded an average kick distance of 3.24 meters for 300 windings, 4.96 meters for 500 windings, and 3.69 meters for 1000 windings. The results with a 12v battery showed an average kick distance of 1.52 meters for 300 windings, 1.72 meters for 500 windings, and 1.33 meters for 1000 windings, tested 30 times each. The manufacturer's solenoid testing with a 24v battery, tested 30 times, resulted in an average kick distance of 0.097 meters, while with a 12v solenoid, it was 0.06 meters. The farthest kicking distance achieved was an average of 4.96 meters, obtained from the solenoid testing using a 24v battery with 500 windings.","author":[{"dropping-particle":"","family":"Shofi","given":"Mochammad","non-dropping-particle":"","parse-names":false,"suffix":""},{"dropping-particle":"","family":"Basuki","given":"Bambang Minto","non-dropping-particle":"","parse-names":false,"suffix":""},{"dropping-particle":"","family":"Habibi","given":"Anang","non-dropping-particle":"","parse-names":false,"suffix":""}],"container-title":"Science Electro","id":"ITEM-1","issue":"4","issued":{"date-parts":[["2023"]]},"page":"1-7","title":"Rancang Bangun Penendang Bola Pada Robot Soccer Unisma Menggunakan Solenoid","type":"article-journal","volume":"16"},"uris":["http://www.mendeley.com/documents/?uuid=93545705-5174-48e3-b58c-504e81c08266"]}],"mendeley":{"formattedCitation":"(Shofi et al., 2023)","plainTextFormattedCitation":"(Shofi et al., 2023)","previouslyFormattedCitation":"(Shofi et al., 2023)"},"properties":{"noteIndex":0},"schema":"https://github.com/citation-style-language/schema/raw/master/csl-citation.json"}</w:instrText>
      </w:r>
      <w:r w:rsidR="00FE3088" w:rsidRPr="00C4686A">
        <w:fldChar w:fldCharType="separate"/>
      </w:r>
      <w:r w:rsidR="00FE3088" w:rsidRPr="00C4686A">
        <w:t>(Shofi et al., 2023)</w:t>
      </w:r>
      <w:r w:rsidR="00FE3088" w:rsidRPr="00C4686A">
        <w:fldChar w:fldCharType="end"/>
      </w:r>
      <w:r w:rsidRPr="00C4686A">
        <w:t>.</w:t>
      </w:r>
    </w:p>
    <w:p w14:paraId="6390DA40" w14:textId="0603861C" w:rsidR="00FE3088" w:rsidRPr="00C4686A" w:rsidRDefault="00FE3088" w:rsidP="003C0BE3">
      <w:pPr>
        <w:ind w:firstLine="567"/>
      </w:pPr>
      <w:r w:rsidRPr="00C4686A">
        <w:t xml:space="preserve">Pada bagian depan robot terdapat roda kecil yang dipasangi motor penggerak dan berputar ke arah dalam tubuh robot. Roda ini berfungsi untuk menangkap dan menahan bola ketika robot bergerak, sehingga bola tetap berada di depan robot dan tidak mudah terlepas. Bagian terakhir adalah roda yang berfungsi sebagai sistem penggerak robot. Pada robot KRSBI Beroda digunakan tiga roda utama agar pergerakan lebih fleksibel. Setiap roda terdiri dari dua komponen, yaitu motor </w:t>
      </w:r>
      <w:r w:rsidRPr="00C4686A">
        <w:lastRenderedPageBreak/>
        <w:t xml:space="preserve">dengan kecepatan putar sekitar 500 rpm yang menjadi sumber tenaga penggerak, serta </w:t>
      </w:r>
      <w:r w:rsidRPr="00C4686A">
        <w:rPr>
          <w:i/>
          <w:iCs/>
        </w:rPr>
        <w:t>omni-wheel</w:t>
      </w:r>
      <w:r w:rsidRPr="00C4686A">
        <w:t xml:space="preserve"> yang memungkinkan robot dapat bergerak bebas ke berbagai arah.</w:t>
      </w:r>
    </w:p>
    <w:p w14:paraId="228A47CC" w14:textId="77777777" w:rsidR="00690B4F" w:rsidRPr="00C4686A" w:rsidRDefault="00690B4F" w:rsidP="00690B4F">
      <w:pPr>
        <w:pStyle w:val="NoSpacing"/>
        <w:rPr>
          <w:noProof/>
        </w:rPr>
      </w:pPr>
    </w:p>
    <w:p w14:paraId="2A8591A9" w14:textId="24A8E0E4" w:rsidR="003C450F" w:rsidRPr="00C4686A" w:rsidRDefault="003C450F" w:rsidP="003C450F">
      <w:pPr>
        <w:pStyle w:val="Heading2"/>
        <w:numPr>
          <w:ilvl w:val="1"/>
          <w:numId w:val="8"/>
        </w:numPr>
        <w:ind w:left="567" w:hanging="567"/>
      </w:pPr>
      <w:bookmarkStart w:id="30" w:name="_Toc172506861"/>
      <w:bookmarkStart w:id="31" w:name="_Toc209608033"/>
      <w:r w:rsidRPr="00C4686A">
        <w:t>OpenCV</w:t>
      </w:r>
      <w:bookmarkEnd w:id="30"/>
      <w:bookmarkEnd w:id="31"/>
    </w:p>
    <w:p w14:paraId="6FD39FDD" w14:textId="18652E2C" w:rsidR="003C450F" w:rsidRPr="00C4686A" w:rsidRDefault="00DA1A2C" w:rsidP="00DA1A2C">
      <w:pPr>
        <w:ind w:firstLine="567"/>
      </w:pPr>
      <w:r w:rsidRPr="00C4686A">
        <w:rPr>
          <w:i/>
          <w:iCs/>
        </w:rPr>
        <w:t>Open Source Computer Vision Library</w:t>
      </w:r>
      <w:r w:rsidRPr="00C4686A">
        <w:t xml:space="preserve"> atau yang biasa disebut OpenCV merupakan pustaka perangkat lunak yang bertujuan untuk mengolah citra secara </w:t>
      </w:r>
      <w:r w:rsidRPr="00C4686A">
        <w:rPr>
          <w:i/>
          <w:iCs/>
        </w:rPr>
        <w:t>real-time</w:t>
      </w:r>
      <w:r w:rsidRPr="00C4686A">
        <w:t xml:space="preserve">. Pustaka ini awalnya dibuat oleh Intel, hingga sekarang didukung oleh Itseez dan Willow Garage. </w:t>
      </w:r>
      <w:r w:rsidR="00FC56E4" w:rsidRPr="00C4686A">
        <w:fldChar w:fldCharType="begin" w:fldLock="1"/>
      </w:r>
      <w:r w:rsidR="00AA2814" w:rsidRPr="00C4686A">
        <w:instrText>ADDIN CSL_CITATION {"citationItems":[{"id":"ITEM-1","itemData":{"DOI":"10.51530/jutekin.v10i2.635","ISSN":"2338-1477","abstract":"… Membangun aplikasi ini dibutuhkan perangkat lunak JetBrains PyCharm sebagai kompiler lalu Python sebagai bahasa pemrograman. Berdasarkan hasil citra uji dari metode tersebut …","author":[{"dropping-particle":"","family":"Pratama","given":"Muhamad Rizki","non-dropping-particle":"","parse-names":false,"suffix":""},{"dropping-particle":"","family":"Bhayangkara","given":"Erlangga Putra","non-dropping-particle":"","parse-names":false,"suffix":""},{"dropping-particle":"","family":"Ishlah","given":"Juan Mohammad","non-dropping-particle":"","parse-names":false,"suffix":""}],"container-title":"JUTEKIN (Jurnal Teknik Informatika)","id":"ITEM-1","issue":"2","issued":{"date-parts":[["2022"]]},"title":"Model Aplikasi Document Scanner Menggunakan Operator Canny Dan Contour Pada Open Cv Berbasis Desktop","type":"article-journal","volume":"10"},"uris":["http://www.mendeley.com/documents/?uuid=9407336a-c809-4e34-8654-7226c9dd091a","http://www.mendeley.com/documents/?uuid=84796b69-7a1a-4159-b662-df56df4a1706"]}],"mendeley":{"formattedCitation":"(Pratama et al., 2022)","plainTextFormattedCitation":"(Pratama et al., 2022)","previouslyFormattedCitation":"(Pratama et al., 2022)"},"properties":{"noteIndex":0},"schema":"https://github.com/citation-style-language/schema/raw/master/csl-citation.json"}</w:instrText>
      </w:r>
      <w:r w:rsidR="00FC56E4" w:rsidRPr="00C4686A">
        <w:fldChar w:fldCharType="separate"/>
      </w:r>
      <w:r w:rsidR="00FC56E4" w:rsidRPr="00C4686A">
        <w:t>(Pratama et al., 2022)</w:t>
      </w:r>
      <w:r w:rsidR="00FC56E4" w:rsidRPr="00C4686A">
        <w:fldChar w:fldCharType="end"/>
      </w:r>
    </w:p>
    <w:p w14:paraId="31B88A08" w14:textId="02AA291B" w:rsidR="009121B3" w:rsidRPr="00C4686A" w:rsidRDefault="009121B3" w:rsidP="00DA1A2C">
      <w:pPr>
        <w:ind w:firstLine="567"/>
      </w:pPr>
      <w:r w:rsidRPr="00C4686A">
        <w:t xml:space="preserve">Pustaka OpenCV </w:t>
      </w:r>
      <w:r w:rsidR="00FC56E4" w:rsidRPr="00C4686A">
        <w:t>ini dirancang dengan sangat kuat dan fleksibel untuk menangani berbagai masalah dalam penglihatan komputer yang solusinya sudah tersedia, seperti pemotongan citra, peningkatan kualitas citra dengan mengatur kecerahan, ketajaman, dan kontras, serta melakukan deteksi bentuk, segmentasi citra, deteksi objek bergerak, pengenalan objek, dan banyak lagi.</w:t>
      </w:r>
      <w:r w:rsidR="003D297E" w:rsidRPr="00C4686A">
        <w:t xml:space="preserve"> </w:t>
      </w:r>
      <w:r w:rsidR="00FC56E4" w:rsidRPr="00C4686A">
        <w:fldChar w:fldCharType="begin" w:fldLock="1"/>
      </w:r>
      <w:r w:rsidR="00AA2814" w:rsidRPr="00C4686A">
        <w:instrText>ADDIN CSL_CITATION {"citationItems":[{"id":"ITEM-1","itemData":{"DOI":"10.31602/tji.v11i3.3294","ISSN":"2086-6917","abstract":"Citra merupakan salah satu bentuk informasi yang diperlukan manusia selain teks, suara dan video.Informasi yang terkandung dalam sebuah citra dapat diinterpretasikan berbeda-beda oleh manusia satu dengan yang lain.Citra analog dihasilkan dari alat akuisisi citra analog, contohnya adalah mata manusia dan kamera analog. Gambaran yang tertangkap oleh mata manusia dan foto atau film yang tertangkap oleh kamera analog merupakan contoh dari citra analog.. Citra digital merupakan representasi dari fungsi intensitas cahaya dalam bentuk diskrit pada bidang dua dimensi. Citra tersusun oleh sekumpulan piksel (picture element) yang memiliki koordinat (x,y) dan amplitudo f(x,y). Koordinat (x,y) menunjukkan letak/posisi piksel dalam suatu citra, sedangkan amplitudo f(x,y) menunjukkan nilai intensitas warna citra. Pengolahan citra (image Processing) adalah  proses mengolah piksel-piksel di dalam citra digital yang digunakan untuk tujuan tertentu. Awalnya pengolahan citra dilakukan untuk memperbaiki kualitas citra,  dengan berkembangnya dunia komputasi yang ditandai dengan semakin meningkatnya kapasitas dan kemampuan komputer memungkinkan manusia dapat Mengambil informasi dari suatu citra.Pengolahan Citra Digital (Digital Image Processing) merupakan bidang ilmu yang mempelajari tentang bagaimana suatu citra itu dibentuk, diolah, dan dianalisis sehingga menghasilkan informasi yang dapat dipahami oleh manusia, sedangkan Histogram citra adalah representasi grafik yang menyatakan distribusi nilai-nilai warna atau intensitas piksel-piksel di dalam citra. Frekuensi kemunculan nilai intensitas piksel pada suatu citra dapat diketahui melalui 50 Pengolahan Citra histogram citra tersebut. Pengolahan Citra Digital  ini menggunakan bahasa pemrograman  Phyton dan Phycharm , yang fungsinya melihat hasil perubahan citra, Histogram  pada gambar dengan menggunakan Phyton dan phycharmKata kunci: Citra, Image Processing ,Digital Image Processing, Histogram","author":[{"dropping-particle":"","family":"Ratna","given":"Silvia","non-dropping-particle":"","parse-names":false,"suffix":""}],"container-title":"Technologia: Jurnal Ilmiah","id":"ITEM-1","issue":"3","issued":{"date-parts":[["2020"]]},"page":"181","title":"Pengolahan Citra Digital Dan Histogram Dengan Phyton Dan Text Editor Phycharm","type":"article-journal","volume":"11"},"uris":["http://www.mendeley.com/documents/?uuid=4bcb9bf4-b70d-4aeb-80c0-f4b181aeaab0","http://www.mendeley.com/documents/?uuid=10977390-2f10-421c-8776-d97470e39fd9"]}],"mendeley":{"formattedCitation":"(Ratna, 2020)","plainTextFormattedCitation":"(Ratna, 2020)","previouslyFormattedCitation":"(Ratna, 2020)"},"properties":{"noteIndex":0},"schema":"https://github.com/citation-style-language/schema/raw/master/csl-citation.json"}</w:instrText>
      </w:r>
      <w:r w:rsidR="00FC56E4" w:rsidRPr="00C4686A">
        <w:fldChar w:fldCharType="separate"/>
      </w:r>
      <w:r w:rsidR="00FC56E4" w:rsidRPr="00C4686A">
        <w:t>(Ratna, 2020)</w:t>
      </w:r>
      <w:r w:rsidR="00FC56E4" w:rsidRPr="00C4686A">
        <w:fldChar w:fldCharType="end"/>
      </w:r>
    </w:p>
    <w:p w14:paraId="1999655B" w14:textId="77777777" w:rsidR="003D297E" w:rsidRPr="00C4686A" w:rsidRDefault="003D297E" w:rsidP="00D51B5F">
      <w:pPr>
        <w:pStyle w:val="NoSpacing"/>
        <w:rPr>
          <w:noProof/>
        </w:rPr>
      </w:pPr>
    </w:p>
    <w:p w14:paraId="1A16137A" w14:textId="28A7D461" w:rsidR="007C2EF6" w:rsidRPr="00C4686A" w:rsidRDefault="007C2EF6" w:rsidP="007C2EF6">
      <w:pPr>
        <w:pStyle w:val="Heading2"/>
        <w:numPr>
          <w:ilvl w:val="1"/>
          <w:numId w:val="8"/>
        </w:numPr>
        <w:ind w:left="567" w:hanging="567"/>
        <w:rPr>
          <w:i/>
          <w:iCs/>
        </w:rPr>
      </w:pPr>
      <w:bookmarkStart w:id="32" w:name="_Toc172506862"/>
      <w:bookmarkStart w:id="33" w:name="_Toc209608034"/>
      <w:r w:rsidRPr="00C4686A">
        <w:rPr>
          <w:i/>
          <w:iCs/>
        </w:rPr>
        <w:t>Machine Learning</w:t>
      </w:r>
      <w:bookmarkEnd w:id="32"/>
      <w:bookmarkEnd w:id="33"/>
      <w:r w:rsidRPr="00C4686A">
        <w:rPr>
          <w:i/>
          <w:iCs/>
        </w:rPr>
        <w:t xml:space="preserve"> </w:t>
      </w:r>
    </w:p>
    <w:p w14:paraId="101894ED" w14:textId="3BB0E487" w:rsidR="007C2EF6" w:rsidRPr="00C4686A" w:rsidRDefault="007C2EF6" w:rsidP="007C2EF6">
      <w:pPr>
        <w:ind w:firstLine="567"/>
      </w:pPr>
      <w:r w:rsidRPr="00C4686A">
        <w:rPr>
          <w:i/>
          <w:iCs/>
        </w:rPr>
        <w:t>Machine Learning</w:t>
      </w:r>
      <w:r w:rsidRPr="00C4686A">
        <w:t xml:space="preserve"> adalah salah satu pengaplikasian dari </w:t>
      </w:r>
      <w:r w:rsidRPr="00C4686A">
        <w:rPr>
          <w:i/>
          <w:iCs/>
        </w:rPr>
        <w:t>Artificial Intilligent</w:t>
      </w:r>
      <w:r w:rsidRPr="00C4686A">
        <w:t xml:space="preserve"> (AI) yang fokus kepada pengembangan sebuah sistem yang mampu belajar sendiri tanpa harus diprogram berulang kali. </w:t>
      </w:r>
      <w:r w:rsidRPr="00C4686A">
        <w:rPr>
          <w:i/>
          <w:iCs/>
        </w:rPr>
        <w:t>Machine Learning</w:t>
      </w:r>
      <w:r w:rsidRPr="00C4686A">
        <w:t xml:space="preserve"> membutuhkan sebuah data sebagai proses </w:t>
      </w:r>
      <w:r w:rsidRPr="00C4686A">
        <w:rPr>
          <w:i/>
          <w:iCs/>
        </w:rPr>
        <w:t>learning</w:t>
      </w:r>
      <w:r w:rsidRPr="00C4686A">
        <w:t xml:space="preserve"> sebelum menghasilkan sebuah model. Singkatnya, </w:t>
      </w:r>
      <w:r w:rsidRPr="00C4686A">
        <w:rPr>
          <w:i/>
          <w:iCs/>
        </w:rPr>
        <w:t>Machine Learning</w:t>
      </w:r>
      <w:r w:rsidRPr="00C4686A">
        <w:t xml:space="preserve"> adalah pemograman komputer untuk mencapai kriteria/performa tertentu dengan menggunakan sekumpulan data </w:t>
      </w:r>
      <w:r w:rsidRPr="00C4686A">
        <w:rPr>
          <w:i/>
          <w:iCs/>
        </w:rPr>
        <w:t>traning</w:t>
      </w:r>
      <w:r w:rsidRPr="00C4686A">
        <w:t xml:space="preserve"> atau pengalaman di masa lalu. (Chazar &amp; Erawan, 2020) </w:t>
      </w:r>
    </w:p>
    <w:p w14:paraId="6506C87B" w14:textId="77777777" w:rsidR="00FC133C" w:rsidRPr="00C4686A" w:rsidRDefault="00FC133C" w:rsidP="00FC133C">
      <w:pPr>
        <w:pStyle w:val="NoSpacing"/>
        <w:rPr>
          <w:noProof/>
        </w:rPr>
      </w:pPr>
    </w:p>
    <w:p w14:paraId="4DE2ACC3" w14:textId="077714B0" w:rsidR="00202B03" w:rsidRPr="00C4686A" w:rsidRDefault="007C2EF6" w:rsidP="00202B03">
      <w:pPr>
        <w:pStyle w:val="Heading2"/>
        <w:numPr>
          <w:ilvl w:val="1"/>
          <w:numId w:val="8"/>
        </w:numPr>
        <w:ind w:left="567" w:hanging="567"/>
      </w:pPr>
      <w:bookmarkStart w:id="34" w:name="_Toc172506868"/>
      <w:bookmarkStart w:id="35" w:name="_Toc209608035"/>
      <w:r w:rsidRPr="00C4686A">
        <w:rPr>
          <w:i/>
          <w:iCs/>
        </w:rPr>
        <w:t>You Only Look Once</w:t>
      </w:r>
      <w:r w:rsidRPr="00C4686A">
        <w:t xml:space="preserve"> (YOLO)</w:t>
      </w:r>
      <w:bookmarkEnd w:id="34"/>
      <w:bookmarkEnd w:id="35"/>
    </w:p>
    <w:p w14:paraId="701187C8" w14:textId="6BE03102" w:rsidR="004E1F24" w:rsidRPr="00C4686A" w:rsidRDefault="0008204A" w:rsidP="007C2EF6">
      <w:pPr>
        <w:ind w:firstLine="567"/>
      </w:pPr>
      <w:r w:rsidRPr="00C4686A">
        <w:t xml:space="preserve">YOLO merupakan salah satu varian model yang dimiliki </w:t>
      </w:r>
      <w:r w:rsidRPr="00C4686A">
        <w:rPr>
          <w:i/>
          <w:iCs/>
        </w:rPr>
        <w:t>Convolutional Neural Network</w:t>
      </w:r>
      <w:r w:rsidRPr="00C4686A">
        <w:t xml:space="preserve"> (CNN). </w:t>
      </w:r>
      <w:r w:rsidR="00905B9D" w:rsidRPr="00C4686A">
        <w:t xml:space="preserve">YOLO menggunakan pendekatan terbaru dalam objek, yang mana pemrosesan data bisa dilakukan secara </w:t>
      </w:r>
      <w:r w:rsidR="00905B9D" w:rsidRPr="00C4686A">
        <w:rPr>
          <w:i/>
          <w:iCs/>
        </w:rPr>
        <w:t>realtime.</w:t>
      </w:r>
      <w:r w:rsidR="00905B9D" w:rsidRPr="00C4686A">
        <w:t xml:space="preserve"> Pengolahan gambar dengan YOLO cukup mudah simpel. YOLO mengolah gambar dengan melakukan </w:t>
      </w:r>
      <w:r w:rsidR="00905B9D" w:rsidRPr="00C4686A">
        <w:rPr>
          <w:i/>
          <w:iCs/>
        </w:rPr>
        <w:t>resize</w:t>
      </w:r>
      <w:r w:rsidR="00905B9D" w:rsidRPr="00C4686A">
        <w:t xml:space="preserve"> pada gambar masukan, lalu menjalankan </w:t>
      </w:r>
      <w:r w:rsidR="00905B9D" w:rsidRPr="00C4686A">
        <w:rPr>
          <w:i/>
          <w:iCs/>
        </w:rPr>
        <w:t>single convolutional network</w:t>
      </w:r>
      <w:r w:rsidR="00905B9D" w:rsidRPr="00C4686A">
        <w:t xml:space="preserve"> pada gambar </w:t>
      </w:r>
      <w:r w:rsidR="00905B9D" w:rsidRPr="00C4686A">
        <w:rPr>
          <w:i/>
          <w:iCs/>
        </w:rPr>
        <w:t>input</w:t>
      </w:r>
      <w:r w:rsidR="00905B9D" w:rsidRPr="00C4686A">
        <w:t xml:space="preserve">, dan </w:t>
      </w:r>
      <w:r w:rsidR="00905B9D" w:rsidRPr="00C4686A">
        <w:rPr>
          <w:i/>
          <w:iCs/>
        </w:rPr>
        <w:t>setting threshold</w:t>
      </w:r>
      <w:r w:rsidR="00905B9D" w:rsidRPr="00C4686A">
        <w:t xml:space="preserve"> untuk hasil deteksi dengan nilai </w:t>
      </w:r>
      <w:r w:rsidR="00905B9D" w:rsidRPr="00C4686A">
        <w:rPr>
          <w:i/>
          <w:iCs/>
        </w:rPr>
        <w:t>confidence</w:t>
      </w:r>
      <w:r w:rsidR="00905B9D" w:rsidRPr="00C4686A">
        <w:t xml:space="preserve"> dari model </w:t>
      </w:r>
      <w:r w:rsidR="00905B9D" w:rsidRPr="00C4686A">
        <w:fldChar w:fldCharType="begin" w:fldLock="1"/>
      </w:r>
      <w:r w:rsidR="00AA2814" w:rsidRPr="00C4686A">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publisher":"IEEE","title":"You only look once: Unified, real-time object detection","type":"article-journal","volume":"2016-Decem"},"uris":["http://www.mendeley.com/documents/?uuid=c2656dcc-f328-4b2b-b275-44a1b01ae4e6","http://www.mendeley.com/documents/?uuid=475bfe15-6b31-4f00-9160-e323765503ec"]}],"mendeley":{"formattedCitation":"(Redmon et al., 2016)","plainTextFormattedCitation":"(Redmon et al., 2016)","previouslyFormattedCitation":"(Redmon et al., 2016)"},"properties":{"noteIndex":0},"schema":"https://github.com/citation-style-language/schema/raw/master/csl-citation.json"}</w:instrText>
      </w:r>
      <w:r w:rsidR="00905B9D" w:rsidRPr="00C4686A">
        <w:fldChar w:fldCharType="separate"/>
      </w:r>
      <w:r w:rsidR="00905B9D" w:rsidRPr="00C4686A">
        <w:t>(Redmon et al., 2016)</w:t>
      </w:r>
      <w:r w:rsidR="00905B9D" w:rsidRPr="00C4686A">
        <w:fldChar w:fldCharType="end"/>
      </w:r>
    </w:p>
    <w:p w14:paraId="4977CBE5" w14:textId="422F57E8" w:rsidR="00905B9D" w:rsidRPr="00C4686A" w:rsidRDefault="00905B9D" w:rsidP="00905B9D">
      <w:pPr>
        <w:ind w:firstLine="567"/>
        <w:jc w:val="center"/>
      </w:pPr>
      <w:r w:rsidRPr="00C4686A">
        <w:lastRenderedPageBreak/>
        <w:drawing>
          <wp:inline distT="0" distB="0" distL="0" distR="0" wp14:anchorId="2D4C359A" wp14:editId="6D4613F3">
            <wp:extent cx="3933825" cy="2497980"/>
            <wp:effectExtent l="0" t="0" r="0" b="0"/>
            <wp:docPr id="1703306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0658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3954552" cy="2511142"/>
                    </a:xfrm>
                    <a:prstGeom prst="rect">
                      <a:avLst/>
                    </a:prstGeom>
                  </pic:spPr>
                </pic:pic>
              </a:graphicData>
            </a:graphic>
          </wp:inline>
        </w:drawing>
      </w:r>
    </w:p>
    <w:p w14:paraId="788FD7CF" w14:textId="4FDC1FC3" w:rsidR="00A50E59" w:rsidRPr="00C4686A" w:rsidRDefault="008904C5" w:rsidP="00A50E59">
      <w:pPr>
        <w:pStyle w:val="Heading5"/>
      </w:pPr>
      <w:bookmarkStart w:id="36" w:name="_Toc209608005"/>
      <w:r w:rsidRPr="00C4686A">
        <w:rPr>
          <w:b/>
          <w:bCs/>
        </w:rPr>
        <w:t>Gambar 2.</w:t>
      </w:r>
      <w:r w:rsidR="00201461" w:rsidRPr="00C4686A">
        <w:rPr>
          <w:b/>
          <w:bCs/>
        </w:rPr>
        <w:t>6</w:t>
      </w:r>
      <w:r w:rsidRPr="00C4686A">
        <w:rPr>
          <w:b/>
          <w:bCs/>
        </w:rPr>
        <w:t xml:space="preserve">. </w:t>
      </w:r>
      <w:r w:rsidRPr="00C4686A">
        <w:t>Arsitektur sederhana YOLO</w:t>
      </w:r>
      <w:r w:rsidR="009204FC" w:rsidRPr="00C4686A">
        <w:t xml:space="preserve"> </w:t>
      </w:r>
      <w:r w:rsidR="009204FC" w:rsidRPr="00C4686A">
        <w:fldChar w:fldCharType="begin" w:fldLock="1"/>
      </w:r>
      <w:r w:rsidR="00AA2814" w:rsidRPr="00C4686A">
        <w:instrText>ADDIN CSL_CITATION {"citationItems":[{"id":"ITEM-1","itemData":{"DOI":"10.51876/simtek.v8i2.224","ISSN":"2502-5899","abstract":"Walaupun di zaman yang sudah mulai bergeser ke penjualan secara online, masih banyak orang yang melakukan penjualan dengan langsung (tradisional). Penjualan barang secara langsung di tempat-tempat seperti pasar, toko-toko kecil, mini market, dan lain sebagainya, cukup memakan waktu serta membuat antrian. Dikarenakan itu penulis memutuskan untuk membuat sebuah sistem penjualan berbasis website dengan pengenalan citra. Sehingga antrian yang biasa dapati saat melakukan pembayaran akan berkurang dikarenakan sistem yang dapat mendeteksi beberapa barang dalam satu frame.","author":[{"dropping-particle":"","family":"Carolina","given":"Agnes","non-dropping-particle":"","parse-names":false,"suffix":""},{"dropping-particle":"","family":"Lina","given":"Lina","non-dropping-particle":"","parse-names":false,"suffix":""}],"container-title":"Simtek : jurnal sistem informasi dan teknik komputer","id":"ITEM-1","issue":"2","issued":{"date-parts":[["2023"]]},"page":"271-275","title":"Sistem Penjualan Dengan Pengenalan Produk Secara Otomatis Menggunakan Metode Yolo","type":"article-journal","volume":"8"},"uris":["http://www.mendeley.com/documents/?uuid=ba1f95b8-37f6-462e-bf5b-8d6dc31dae37","http://www.mendeley.com/documents/?uuid=3a5ba556-1768-4c13-853a-93fdfb747057"]}],"mendeley":{"formattedCitation":"(Carolina &amp; Lina, 2023)","plainTextFormattedCitation":"(Carolina &amp; Lina, 2023)","previouslyFormattedCitation":"(Carolina &amp; Lina, 2023)"},"properties":{"noteIndex":0},"schema":"https://github.com/citation-style-language/schema/raw/master/csl-citation.json"}</w:instrText>
      </w:r>
      <w:r w:rsidR="009204FC" w:rsidRPr="00C4686A">
        <w:fldChar w:fldCharType="separate"/>
      </w:r>
      <w:r w:rsidR="009204FC" w:rsidRPr="00C4686A">
        <w:t>(Carolina &amp; Lina, 2023)</w:t>
      </w:r>
      <w:bookmarkEnd w:id="36"/>
      <w:r w:rsidR="009204FC" w:rsidRPr="00C4686A">
        <w:fldChar w:fldCharType="end"/>
      </w:r>
    </w:p>
    <w:p w14:paraId="06220689" w14:textId="0A826B45" w:rsidR="00E8536A" w:rsidRPr="00C4686A" w:rsidRDefault="00201461" w:rsidP="00A51DC4">
      <w:pPr>
        <w:ind w:firstLine="567"/>
      </w:pPr>
      <w:r w:rsidRPr="00C4686A">
        <w:t xml:space="preserve">Gambar 2.6. menunjukkan arsitektur sederhanadari algoritma YOLO. </w:t>
      </w:r>
      <w:r w:rsidR="00E8536A" w:rsidRPr="00C4686A">
        <w:rPr>
          <w:i/>
          <w:iCs/>
        </w:rPr>
        <w:t>Input</w:t>
      </w:r>
      <w:r w:rsidR="00E8536A" w:rsidRPr="00C4686A">
        <w:t xml:space="preserve"> pada YOLO awalnya dibagi menjadi </w:t>
      </w:r>
      <w:r w:rsidR="00E8536A" w:rsidRPr="00C4686A">
        <w:rPr>
          <w:i/>
          <w:iCs/>
        </w:rPr>
        <w:t xml:space="preserve">grid </w:t>
      </w:r>
      <w:r w:rsidR="00E8536A" w:rsidRPr="00C4686A">
        <w:t xml:space="preserve">S x S. Setiap sel </w:t>
      </w:r>
      <w:r w:rsidR="00E8536A" w:rsidRPr="00C4686A">
        <w:rPr>
          <w:i/>
          <w:iCs/>
        </w:rPr>
        <w:t>grid</w:t>
      </w:r>
      <w:r w:rsidR="00E8536A" w:rsidRPr="00C4686A">
        <w:t xml:space="preserve"> mempunyai tanggung jawab untuk memprediksi suatu </w:t>
      </w:r>
      <w:r w:rsidR="00E8536A" w:rsidRPr="00C4686A">
        <w:rPr>
          <w:i/>
          <w:iCs/>
        </w:rPr>
        <w:t>bounding box</w:t>
      </w:r>
      <w:r w:rsidR="00A51DC4" w:rsidRPr="00C4686A">
        <w:rPr>
          <w:i/>
          <w:iCs/>
        </w:rPr>
        <w:t xml:space="preserve"> B</w:t>
      </w:r>
      <w:r w:rsidR="00A51DC4" w:rsidRPr="00C4686A">
        <w:t xml:space="preserve">, </w:t>
      </w:r>
      <w:r w:rsidR="00271077" w:rsidRPr="00C4686A">
        <w:t xml:space="preserve">nilai </w:t>
      </w:r>
      <w:r w:rsidR="00271077" w:rsidRPr="00C4686A">
        <w:rPr>
          <w:i/>
          <w:iCs/>
        </w:rPr>
        <w:t>confidence</w:t>
      </w:r>
      <w:r w:rsidR="00271077" w:rsidRPr="00C4686A">
        <w:t xml:space="preserve"> untuk kotak tersebut</w:t>
      </w:r>
      <w:r w:rsidR="00A51DC4" w:rsidRPr="00C4686A">
        <w:t xml:space="preserve">, dan </w:t>
      </w:r>
      <w:r w:rsidR="00F10F74" w:rsidRPr="00C4686A">
        <w:t>probabilitas kelas C</w:t>
      </w:r>
      <w:r w:rsidR="00271077" w:rsidRPr="00C4686A">
        <w:t xml:space="preserve">. Nilai </w:t>
      </w:r>
      <w:r w:rsidR="00271077" w:rsidRPr="00C4686A">
        <w:rPr>
          <w:i/>
          <w:iCs/>
        </w:rPr>
        <w:t xml:space="preserve">confidence </w:t>
      </w:r>
      <w:r w:rsidR="00271077" w:rsidRPr="00C4686A">
        <w:t xml:space="preserve">ini akan menentukan seberapa akurat sebuah model mendeteksi objek didalam </w:t>
      </w:r>
      <w:r w:rsidR="00271077" w:rsidRPr="00C4686A">
        <w:rPr>
          <w:i/>
          <w:iCs/>
        </w:rPr>
        <w:t>bounding box</w:t>
      </w:r>
      <w:r w:rsidR="00271077" w:rsidRPr="00C4686A">
        <w:t xml:space="preserve">. Dalam sebuah </w:t>
      </w:r>
      <w:r w:rsidR="00271077" w:rsidRPr="00C4686A">
        <w:rPr>
          <w:i/>
          <w:iCs/>
        </w:rPr>
        <w:t>bounding box,</w:t>
      </w:r>
      <w:r w:rsidR="00271077" w:rsidRPr="00C4686A">
        <w:t xml:space="preserve"> terdapat 5 nilai prediksi yang akan dikeluarkan</w:t>
      </w:r>
      <w:r w:rsidR="00A51DC4" w:rsidRPr="00C4686A">
        <w:t xml:space="preserve">: </w:t>
      </w:r>
      <w:r w:rsidR="00A51DC4" w:rsidRPr="00C4686A">
        <w:rPr>
          <w:i/>
          <w:iCs/>
        </w:rPr>
        <w:t>x, y, w, h</w:t>
      </w:r>
      <w:r w:rsidR="00A51DC4" w:rsidRPr="00C4686A">
        <w:t xml:space="preserve">, dan </w:t>
      </w:r>
      <w:r w:rsidR="00A51DC4" w:rsidRPr="00C4686A">
        <w:rPr>
          <w:i/>
          <w:iCs/>
        </w:rPr>
        <w:t>confidence</w:t>
      </w:r>
      <w:r w:rsidR="00A51DC4" w:rsidRPr="00C4686A">
        <w:t xml:space="preserve">. Koordinat x dan y akan merepresentasikan titik pusat dari kotak terhadap batas kotak, w dan h merepresentasikan ukuran gambar </w:t>
      </w:r>
      <w:r w:rsidR="00A51DC4" w:rsidRPr="00C4686A">
        <w:rPr>
          <w:i/>
          <w:iCs/>
        </w:rPr>
        <w:t>input,</w:t>
      </w:r>
      <w:r w:rsidR="00A51DC4" w:rsidRPr="00C4686A">
        <w:t xml:space="preserve"> dan </w:t>
      </w:r>
      <w:r w:rsidR="00A51DC4" w:rsidRPr="00C4686A">
        <w:rPr>
          <w:i/>
          <w:iCs/>
        </w:rPr>
        <w:t>confidence score</w:t>
      </w:r>
      <w:r w:rsidR="00A51DC4" w:rsidRPr="00C4686A">
        <w:t xml:space="preserve"> menggambarkan seberapa yakin suatu </w:t>
      </w:r>
      <w:r w:rsidR="00A51DC4" w:rsidRPr="00C4686A">
        <w:rPr>
          <w:i/>
          <w:iCs/>
        </w:rPr>
        <w:t>bounding box</w:t>
      </w:r>
      <w:r w:rsidR="00A51DC4" w:rsidRPr="00C4686A">
        <w:t xml:space="preserve"> memiliki objek didalamnya. Prediksi pada YOLO biasa dikodekan sebagai  [</w:t>
      </w:r>
      <w:r w:rsidR="00A51DC4" w:rsidRPr="00C4686A">
        <w:rPr>
          <w:i/>
          <w:iCs/>
        </w:rPr>
        <w:t>S</w:t>
      </w:r>
      <w:r w:rsidR="00A51DC4" w:rsidRPr="00C4686A">
        <w:t xml:space="preserve">, </w:t>
      </w:r>
      <w:r w:rsidR="00A51DC4" w:rsidRPr="00C4686A">
        <w:rPr>
          <w:i/>
          <w:iCs/>
        </w:rPr>
        <w:t>S</w:t>
      </w:r>
      <w:r w:rsidR="00A51DC4" w:rsidRPr="00C4686A">
        <w:t xml:space="preserve">, </w:t>
      </w:r>
      <w:r w:rsidR="00A51DC4" w:rsidRPr="00C4686A">
        <w:rPr>
          <w:i/>
          <w:iCs/>
        </w:rPr>
        <w:t>B</w:t>
      </w:r>
      <w:r w:rsidR="00F70274" w:rsidRPr="00C4686A">
        <w:t>*</w:t>
      </w:r>
      <w:r w:rsidR="00A51DC4" w:rsidRPr="00C4686A">
        <w:t>5+</w:t>
      </w:r>
      <w:r w:rsidR="00A51DC4" w:rsidRPr="00C4686A">
        <w:rPr>
          <w:i/>
          <w:iCs/>
        </w:rPr>
        <w:t>C</w:t>
      </w:r>
      <w:r w:rsidR="00A51DC4" w:rsidRPr="00C4686A">
        <w:t>]</w:t>
      </w:r>
      <w:r w:rsidR="00F10F74" w:rsidRPr="00C4686A">
        <w:t xml:space="preserve">. </w:t>
      </w:r>
      <w:r w:rsidR="00F10F74" w:rsidRPr="00C4686A">
        <w:fldChar w:fldCharType="begin" w:fldLock="1"/>
      </w:r>
      <w:r w:rsidR="00AA2814" w:rsidRPr="00C4686A">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publisher":"IEEE","title":"You only look once: Unified, real-time object detection","type":"article-journal","volume":"2016-Decem"},"uris":["http://www.mendeley.com/documents/?uuid=475bfe15-6b31-4f00-9160-e323765503ec","http://www.mendeley.com/documents/?uuid=c2656dcc-f328-4b2b-b275-44a1b01ae4e6"]}],"mendeley":{"formattedCitation":"(Redmon et al., 2016)","plainTextFormattedCitation":"(Redmon et al., 2016)","previouslyFormattedCitation":"(Redmon et al., 2016)"},"properties":{"noteIndex":0},"schema":"https://github.com/citation-style-language/schema/raw/master/csl-citation.json"}</w:instrText>
      </w:r>
      <w:r w:rsidR="00F10F74" w:rsidRPr="00C4686A">
        <w:fldChar w:fldCharType="separate"/>
      </w:r>
      <w:r w:rsidR="00F10F74" w:rsidRPr="00C4686A">
        <w:t>(Redmon et al., 2016)</w:t>
      </w:r>
      <w:r w:rsidR="00F10F74" w:rsidRPr="00C4686A">
        <w:fldChar w:fldCharType="end"/>
      </w:r>
    </w:p>
    <w:p w14:paraId="3AEDAAE0" w14:textId="5A294E29" w:rsidR="00F70274" w:rsidRPr="00C4686A" w:rsidRDefault="00F70274" w:rsidP="00A51DC4">
      <w:pPr>
        <w:ind w:firstLine="567"/>
      </w:pPr>
      <w:r w:rsidRPr="00C4686A">
        <w:t xml:space="preserve">Tujuan utama YOLO adalah mendeteksi dan menentukan lokasi objek menggunakan kotak pembatas. Untuk itu, diperlukan dua set vektor kotak pembatas: vektor </w:t>
      </w:r>
      <w:r w:rsidRPr="00C4686A">
        <w:rPr>
          <w:i/>
          <w:iCs/>
        </w:rPr>
        <w:t>y</w:t>
      </w:r>
      <w:r w:rsidRPr="00C4686A">
        <w:t xml:space="preserve"> sebagai representasi </w:t>
      </w:r>
      <w:r w:rsidRPr="00C4686A">
        <w:rPr>
          <w:i/>
          <w:iCs/>
        </w:rPr>
        <w:t>ground truth</w:t>
      </w:r>
      <w:r w:rsidRPr="00C4686A">
        <w:t xml:space="preserve"> dan vektor </w:t>
      </w:r>
      <w:r w:rsidRPr="00C4686A">
        <w:rPr>
          <w:rStyle w:val="katex-mathml"/>
          <w:i/>
          <w:iCs/>
        </w:rPr>
        <w:t>y’</w:t>
      </w:r>
      <w:r w:rsidRPr="00C4686A">
        <w:rPr>
          <w:rStyle w:val="vlist-s"/>
        </w:rPr>
        <w:t>​</w:t>
      </w:r>
      <w:r w:rsidRPr="00C4686A">
        <w:t xml:space="preserve"> sebagai vektor prediksi. Untuk mengatasi beberapa kotak pembatas yang tidak mengandung objek atau mengandung objek yang sama, YOLO menerapkan </w:t>
      </w:r>
      <w:r w:rsidRPr="00C4686A">
        <w:rPr>
          <w:i/>
          <w:iCs/>
        </w:rPr>
        <w:t>non-maximum suppression</w:t>
      </w:r>
      <w:r w:rsidRPr="00C4686A">
        <w:t xml:space="preserve"> (NMS). Dengan menetapkan nilai ambang batas untuk NMS, semua kotak pembatas yang diprediksi dan memiliki tumpang tindih dengan IoU yang lebih rendah dari nilai NMS yang telah ditetapkan akan dihapus.</w:t>
      </w:r>
      <w:r w:rsidR="002063EC" w:rsidRPr="00C4686A">
        <w:t xml:space="preserve"> </w:t>
      </w:r>
      <w:r w:rsidR="002063EC"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2063EC" w:rsidRPr="00C4686A">
        <w:fldChar w:fldCharType="separate"/>
      </w:r>
      <w:r w:rsidR="002063EC" w:rsidRPr="00C4686A">
        <w:t>(Hussain, 2023)</w:t>
      </w:r>
      <w:r w:rsidR="002063EC" w:rsidRPr="00C4686A">
        <w:fldChar w:fldCharType="end"/>
      </w:r>
    </w:p>
    <w:p w14:paraId="578B461C" w14:textId="67DEF017" w:rsidR="005F17CE" w:rsidRPr="00C4686A" w:rsidRDefault="005F17CE" w:rsidP="005F17CE">
      <w:pPr>
        <w:ind w:firstLine="567"/>
      </w:pPr>
      <w:r w:rsidRPr="00C4686A">
        <w:lastRenderedPageBreak/>
        <w:t>Sejak pertama kali dikenalkan pada tahun 2016, YOLO sudah memiliki beberapa versi hingga sekarang dengan perkembangan yang pesat. Berikut merupakan kilas singkat mengenai tiap-tiap versi YOLO yang pernah ada:</w:t>
      </w:r>
    </w:p>
    <w:p w14:paraId="3DD406D5" w14:textId="63095FC7" w:rsidR="005F17CE" w:rsidRPr="00C4686A" w:rsidRDefault="005F17CE" w:rsidP="005F17CE">
      <w:pPr>
        <w:pStyle w:val="Heading3"/>
        <w:numPr>
          <w:ilvl w:val="2"/>
          <w:numId w:val="14"/>
        </w:numPr>
        <w:ind w:left="1276" w:hanging="709"/>
      </w:pPr>
      <w:bookmarkStart w:id="37" w:name="_Toc172506869"/>
      <w:bookmarkStart w:id="38" w:name="_Hlk209127363"/>
      <w:bookmarkStart w:id="39" w:name="_Toc209608036"/>
      <w:r w:rsidRPr="00C4686A">
        <w:rPr>
          <w:i/>
          <w:iCs/>
        </w:rPr>
        <w:t xml:space="preserve">Original </w:t>
      </w:r>
      <w:r w:rsidRPr="00C4686A">
        <w:t>YOLO</w:t>
      </w:r>
      <w:bookmarkEnd w:id="37"/>
      <w:bookmarkEnd w:id="39"/>
    </w:p>
    <w:bookmarkEnd w:id="38"/>
    <w:p w14:paraId="5F8D2685" w14:textId="749F8287" w:rsidR="005F17CE" w:rsidRPr="00C4686A" w:rsidRDefault="005F17CE" w:rsidP="0085456F">
      <w:pPr>
        <w:ind w:left="1276" w:firstLine="425"/>
      </w:pPr>
      <w:r w:rsidRPr="00C4686A">
        <w:rPr>
          <w:i/>
          <w:iCs/>
        </w:rPr>
        <w:t>Original</w:t>
      </w:r>
      <w:r w:rsidRPr="00C4686A">
        <w:t xml:space="preserve"> YOLO atau sebut saja YOLOv1 merupakan versi YOLO pertama kali yang diluncurkan pada tahun 201</w:t>
      </w:r>
      <w:r w:rsidR="00EA56BB" w:rsidRPr="00C4686A">
        <w:t>5</w:t>
      </w:r>
      <w:r w:rsidRPr="00C4686A">
        <w:t xml:space="preserve"> oleh Joseph Redmon. </w:t>
      </w:r>
      <w:r w:rsidR="004F2E84" w:rsidRPr="00C4686A">
        <w:t xml:space="preserve">Prinsip utama yang dibawa oleh YOLOv1 adalah memaksakan </w:t>
      </w:r>
      <w:r w:rsidR="004F2E84" w:rsidRPr="00C4686A">
        <w:rPr>
          <w:i/>
          <w:iCs/>
        </w:rPr>
        <w:t>grid cell</w:t>
      </w:r>
      <w:r w:rsidR="004F2E84" w:rsidRPr="00C4686A">
        <w:t xml:space="preserve"> dengan ukuran s x s pada gambar </w:t>
      </w:r>
      <w:r w:rsidR="004F2E84" w:rsidRPr="00C4686A">
        <w:rPr>
          <w:i/>
          <w:iCs/>
        </w:rPr>
        <w:t>input</w:t>
      </w:r>
      <w:r w:rsidR="004F2E84" w:rsidRPr="00C4686A">
        <w:t xml:space="preserve">.  </w:t>
      </w:r>
    </w:p>
    <w:p w14:paraId="1A48312A" w14:textId="5833D237" w:rsidR="004F2E84" w:rsidRPr="00C4686A" w:rsidRDefault="004F2E84" w:rsidP="004F2E84">
      <w:pPr>
        <w:ind w:left="1276" w:right="-1"/>
      </w:pPr>
      <w:r w:rsidRPr="00C4686A">
        <w:drawing>
          <wp:inline distT="0" distB="0" distL="0" distR="0" wp14:anchorId="0EEF21EF" wp14:editId="41058BDB">
            <wp:extent cx="4201064" cy="1225332"/>
            <wp:effectExtent l="0" t="0" r="0" b="0"/>
            <wp:docPr id="1540794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794122" name=""/>
                    <pic:cNvPicPr/>
                  </pic:nvPicPr>
                  <pic:blipFill>
                    <a:blip r:embed="rId12"/>
                    <a:stretch>
                      <a:fillRect/>
                    </a:stretch>
                  </pic:blipFill>
                  <pic:spPr>
                    <a:xfrm>
                      <a:off x="0" y="0"/>
                      <a:ext cx="4247550" cy="1238891"/>
                    </a:xfrm>
                    <a:prstGeom prst="rect">
                      <a:avLst/>
                    </a:prstGeom>
                  </pic:spPr>
                </pic:pic>
              </a:graphicData>
            </a:graphic>
          </wp:inline>
        </w:drawing>
      </w:r>
    </w:p>
    <w:p w14:paraId="46AB67EC" w14:textId="5FB0CE74" w:rsidR="004F2E84" w:rsidRPr="00C4686A" w:rsidRDefault="004F2E84" w:rsidP="0085456F">
      <w:pPr>
        <w:pStyle w:val="Heading5"/>
        <w:ind w:left="1276"/>
      </w:pPr>
      <w:bookmarkStart w:id="40" w:name="_Toc209608006"/>
      <w:r w:rsidRPr="00C4686A">
        <w:rPr>
          <w:b/>
          <w:bCs/>
        </w:rPr>
        <w:t>Gambar 2.</w:t>
      </w:r>
      <w:r w:rsidR="00201461" w:rsidRPr="00C4686A">
        <w:rPr>
          <w:b/>
          <w:bCs/>
        </w:rPr>
        <w:t>7</w:t>
      </w:r>
      <w:r w:rsidRPr="00C4686A">
        <w:rPr>
          <w:b/>
          <w:bCs/>
        </w:rPr>
        <w:t>.</w:t>
      </w:r>
      <w:r w:rsidRPr="00C4686A">
        <w:t xml:space="preserve"> Arsitektur YOLOv1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bookmarkEnd w:id="40"/>
      <w:r w:rsidRPr="00C4686A">
        <w:fldChar w:fldCharType="end"/>
      </w:r>
    </w:p>
    <w:p w14:paraId="6A6C9AB1" w14:textId="6524DA3F" w:rsidR="0085456F" w:rsidRPr="00C4686A" w:rsidRDefault="0085456F" w:rsidP="0085456F">
      <w:pPr>
        <w:ind w:left="1276" w:firstLine="425"/>
      </w:pPr>
      <w:r w:rsidRPr="00C4686A">
        <w:t xml:space="preserve">YOLOv1 memiliki beberapa celah yang perlu diperhatikan. Arsitektur ini memiliki nilai </w:t>
      </w:r>
      <w:r w:rsidRPr="00C4686A">
        <w:rPr>
          <w:i/>
          <w:iCs/>
        </w:rPr>
        <w:t>recall</w:t>
      </w:r>
      <w:r w:rsidRPr="00C4686A">
        <w:t xml:space="preserve"> yang lebih rendah dan </w:t>
      </w:r>
      <w:r w:rsidRPr="00C4686A">
        <w:rPr>
          <w:i/>
          <w:iCs/>
        </w:rPr>
        <w:t>localization error</w:t>
      </w:r>
      <w:r w:rsidRPr="00C4686A">
        <w:t xml:space="preserve"> yang lebih tinggi dari metode CNN lain yakni R-CNN. YOLOv1 juga cukup sulit untuk mendeteksi objek yang terlalu dekat posisinya.</w:t>
      </w:r>
      <w:r w:rsidR="001C44A3" w:rsidRPr="00C4686A">
        <w:t xml:space="preserve"> </w:t>
      </w:r>
      <w:r w:rsidR="001C44A3"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1C44A3" w:rsidRPr="00C4686A">
        <w:fldChar w:fldCharType="separate"/>
      </w:r>
      <w:r w:rsidR="001C44A3" w:rsidRPr="00C4686A">
        <w:t>(Hussain, 2023)</w:t>
      </w:r>
      <w:r w:rsidR="001C44A3" w:rsidRPr="00C4686A">
        <w:fldChar w:fldCharType="end"/>
      </w:r>
    </w:p>
    <w:p w14:paraId="19658CE2" w14:textId="77777777" w:rsidR="00CD54BD" w:rsidRPr="00C4686A" w:rsidRDefault="00CD54BD" w:rsidP="00CD54BD">
      <w:pPr>
        <w:pStyle w:val="NoSpacing"/>
        <w:rPr>
          <w:noProof/>
        </w:rPr>
      </w:pPr>
    </w:p>
    <w:p w14:paraId="34911D10" w14:textId="5FCF1D5C" w:rsidR="00EA56BB" w:rsidRPr="00C4686A" w:rsidRDefault="00EA56BB" w:rsidP="00EA56BB">
      <w:pPr>
        <w:pStyle w:val="Heading3"/>
        <w:numPr>
          <w:ilvl w:val="2"/>
          <w:numId w:val="14"/>
        </w:numPr>
        <w:ind w:left="1276" w:hanging="709"/>
      </w:pPr>
      <w:bookmarkStart w:id="41" w:name="_Toc172506870"/>
      <w:bookmarkStart w:id="42" w:name="_Toc209608037"/>
      <w:r w:rsidRPr="00C4686A">
        <w:t>YOLO-v2/9000</w:t>
      </w:r>
      <w:bookmarkEnd w:id="41"/>
      <w:bookmarkEnd w:id="42"/>
    </w:p>
    <w:p w14:paraId="6F636025" w14:textId="5016017F" w:rsidR="00EA56BB" w:rsidRPr="00C4686A" w:rsidRDefault="0085456F" w:rsidP="0085456F">
      <w:pPr>
        <w:ind w:left="1276" w:firstLine="425"/>
      </w:pPr>
      <w:r w:rsidRPr="00C4686A">
        <w:t>YOLO-v2/9000 dikenalkan oleh Joseph Redmon pada tahun 2016. Versi ini muncul untuk mengatasi setidaknya sebagian kekurangan yang ada pada YOLOv1</w:t>
      </w:r>
      <w:r w:rsidR="001C44A3" w:rsidRPr="00C4686A">
        <w:t xml:space="preserve"> namun dengan tetap mempertahankan kecepatannya</w:t>
      </w:r>
      <w:r w:rsidRPr="00C4686A">
        <w:t>.</w:t>
      </w:r>
      <w:r w:rsidR="001C44A3" w:rsidRPr="00C4686A">
        <w:t xml:space="preserve"> Hal ini dilakukan dengan memperkenalkan </w:t>
      </w:r>
      <w:r w:rsidR="001C44A3" w:rsidRPr="00C4686A">
        <w:rPr>
          <w:i/>
          <w:iCs/>
        </w:rPr>
        <w:t>Batch Normalization</w:t>
      </w:r>
      <w:r w:rsidR="001C44A3" w:rsidRPr="00C4686A">
        <w:t xml:space="preserve">, yang mana hal ini menghasilkan proses </w:t>
      </w:r>
      <w:r w:rsidR="001C44A3" w:rsidRPr="00C4686A">
        <w:rPr>
          <w:i/>
          <w:iCs/>
        </w:rPr>
        <w:t>training</w:t>
      </w:r>
      <w:r w:rsidR="001C44A3" w:rsidRPr="00C4686A">
        <w:t xml:space="preserve"> yang lebih cepat dan mengurangi </w:t>
      </w:r>
      <w:r w:rsidR="001C44A3" w:rsidRPr="00C4686A">
        <w:rPr>
          <w:i/>
          <w:iCs/>
        </w:rPr>
        <w:t>overfitting</w:t>
      </w:r>
      <w:r w:rsidR="001C44A3" w:rsidRPr="00C4686A">
        <w:t xml:space="preserve">. Efektivitasnya dapat dibuktikan dengan meningkatnya mAP sebesar 2% dibanding YOLOv1. </w:t>
      </w:r>
      <w:r w:rsidR="001C44A3"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1C44A3" w:rsidRPr="00C4686A">
        <w:fldChar w:fldCharType="separate"/>
      </w:r>
      <w:r w:rsidR="001C44A3" w:rsidRPr="00C4686A">
        <w:t>(Hussain, 2023)</w:t>
      </w:r>
      <w:r w:rsidR="001C44A3" w:rsidRPr="00C4686A">
        <w:fldChar w:fldCharType="end"/>
      </w:r>
      <w:r w:rsidRPr="00C4686A">
        <w:t xml:space="preserve"> </w:t>
      </w:r>
    </w:p>
    <w:p w14:paraId="3500C151" w14:textId="79EA2DAC" w:rsidR="001C44A3" w:rsidRPr="00C4686A" w:rsidRDefault="001C44A3" w:rsidP="0085456F">
      <w:pPr>
        <w:ind w:left="1276" w:firstLine="425"/>
      </w:pPr>
      <w:r w:rsidRPr="00C4686A">
        <w:lastRenderedPageBreak/>
        <w:t xml:space="preserve">Namun, YOLOv2 masih memiliki masalah. Algoritma ini masih sedikit kesulitan jika berhadapan dengan objek yang kecil pada gambar </w:t>
      </w:r>
      <w:r w:rsidRPr="00C4686A">
        <w:rPr>
          <w:i/>
          <w:iCs/>
        </w:rPr>
        <w:t>input</w:t>
      </w:r>
      <w:r w:rsidRPr="00C4686A">
        <w:t>.</w:t>
      </w:r>
    </w:p>
    <w:p w14:paraId="413CE730" w14:textId="77777777" w:rsidR="00CD54BD" w:rsidRPr="00C4686A" w:rsidRDefault="00CD54BD" w:rsidP="00CD54BD">
      <w:pPr>
        <w:pStyle w:val="NoSpacing"/>
        <w:rPr>
          <w:noProof/>
        </w:rPr>
      </w:pPr>
    </w:p>
    <w:p w14:paraId="46F055AA" w14:textId="397CD214" w:rsidR="001C44A3" w:rsidRPr="00C4686A" w:rsidRDefault="001C44A3" w:rsidP="001C44A3">
      <w:pPr>
        <w:pStyle w:val="Heading3"/>
        <w:numPr>
          <w:ilvl w:val="2"/>
          <w:numId w:val="14"/>
        </w:numPr>
        <w:ind w:left="1276" w:hanging="709"/>
      </w:pPr>
      <w:bookmarkStart w:id="43" w:name="_Toc209608038"/>
      <w:r w:rsidRPr="00C4686A">
        <w:t>YOLO-v3</w:t>
      </w:r>
      <w:bookmarkEnd w:id="43"/>
    </w:p>
    <w:p w14:paraId="3F4214F1" w14:textId="7796CA73" w:rsidR="001C44A3" w:rsidRPr="00C4686A" w:rsidRDefault="001C44A3" w:rsidP="008C35BC">
      <w:pPr>
        <w:ind w:left="1276" w:firstLine="425"/>
      </w:pPr>
      <w:r w:rsidRPr="00C4686A">
        <w:t xml:space="preserve">YOLO-v3 menawarkan sebuah arsitektur </w:t>
      </w:r>
      <w:r w:rsidRPr="00C4686A">
        <w:rPr>
          <w:i/>
          <w:iCs/>
        </w:rPr>
        <w:t>hybrid</w:t>
      </w:r>
      <w:r w:rsidRPr="00C4686A">
        <w:t xml:space="preserve"> yang mengambil dan memperhitungkan berbagai aspek dari YOLO-v2, Darknet-53, dan konsep ResNet dari </w:t>
      </w:r>
      <w:r w:rsidRPr="00C4686A">
        <w:rPr>
          <w:i/>
          <w:iCs/>
        </w:rPr>
        <w:t>residual network</w:t>
      </w:r>
      <w:r w:rsidRPr="00C4686A">
        <w:t xml:space="preserve">. </w:t>
      </w:r>
      <w:r w:rsidR="008C35BC" w:rsidRPr="00C4686A">
        <w:t xml:space="preserve">ResNet sendiri merupakan sebuah konsep </w:t>
      </w:r>
      <w:r w:rsidR="008C35BC" w:rsidRPr="00C4686A">
        <w:rPr>
          <w:i/>
          <w:iCs/>
        </w:rPr>
        <w:t>skip-connection</w:t>
      </w:r>
      <w:r w:rsidR="008C35BC" w:rsidRPr="00C4686A">
        <w:t xml:space="preserve"> yang menjaga informasi dan membuatnya tetap tersedia pada </w:t>
      </w:r>
      <w:r w:rsidR="008C35BC" w:rsidRPr="00C4686A">
        <w:rPr>
          <w:i/>
          <w:iCs/>
        </w:rPr>
        <w:t xml:space="preserve">layer </w:t>
      </w:r>
      <w:r w:rsidR="008C35BC" w:rsidRPr="00C4686A">
        <w:t>ke</w:t>
      </w:r>
      <w:r w:rsidR="008C35BC" w:rsidRPr="00C4686A">
        <w:rPr>
          <w:i/>
          <w:iCs/>
        </w:rPr>
        <w:t xml:space="preserve"> layer</w:t>
      </w:r>
      <w:r w:rsidR="008C35BC" w:rsidRPr="00C4686A">
        <w:t xml:space="preserve"> arsitektur. </w:t>
      </w:r>
      <w:r w:rsidR="008C35BC"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8C35BC" w:rsidRPr="00C4686A">
        <w:fldChar w:fldCharType="separate"/>
      </w:r>
      <w:r w:rsidR="008C35BC" w:rsidRPr="00C4686A">
        <w:t>(Hussain, 2023)</w:t>
      </w:r>
      <w:r w:rsidR="008C35BC" w:rsidRPr="00C4686A">
        <w:fldChar w:fldCharType="end"/>
      </w:r>
    </w:p>
    <w:p w14:paraId="0107AD97" w14:textId="618982BD" w:rsidR="008C35BC" w:rsidRPr="00C4686A" w:rsidRDefault="008C35BC" w:rsidP="008C35BC">
      <w:pPr>
        <w:ind w:left="1276" w:firstLine="425"/>
      </w:pPr>
      <w:r w:rsidRPr="00C4686A">
        <w:t xml:space="preserve">Hal ini memungkinkan untuk mendukung fitur </w:t>
      </w:r>
      <w:r w:rsidRPr="00C4686A">
        <w:softHyphen/>
      </w:r>
      <w:r w:rsidRPr="00C4686A">
        <w:rPr>
          <w:i/>
          <w:iCs/>
        </w:rPr>
        <w:t>fine-grained</w:t>
      </w:r>
      <w:r w:rsidRPr="00C4686A">
        <w:t xml:space="preserve"> ke </w:t>
      </w:r>
      <w:r w:rsidRPr="00C4686A">
        <w:rPr>
          <w:i/>
          <w:iCs/>
        </w:rPr>
        <w:t xml:space="preserve">layer </w:t>
      </w:r>
      <w:r w:rsidRPr="00C4686A">
        <w:t xml:space="preserve">yang lebih dalam. Selain itu, YOLO-v3 juga bisa melakukan deteksi </w:t>
      </w:r>
      <w:r w:rsidRPr="00C4686A">
        <w:rPr>
          <w:i/>
          <w:iCs/>
        </w:rPr>
        <w:t>multi-scale</w:t>
      </w:r>
      <w:r w:rsidRPr="00C4686A">
        <w:t xml:space="preserve"> yang membuat performanya meningkat dan dapat mendeteksi objek yang lebih kecil.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r w:rsidRPr="00C4686A">
        <w:fldChar w:fldCharType="end"/>
      </w:r>
    </w:p>
    <w:p w14:paraId="4AFEF82B" w14:textId="77777777" w:rsidR="00CD54BD" w:rsidRPr="00C4686A" w:rsidRDefault="00CD54BD" w:rsidP="00CD54BD">
      <w:pPr>
        <w:pStyle w:val="NoSpacing"/>
        <w:rPr>
          <w:noProof/>
        </w:rPr>
      </w:pPr>
    </w:p>
    <w:p w14:paraId="7E13F39F" w14:textId="72267C5F" w:rsidR="008C35BC" w:rsidRPr="00C4686A" w:rsidRDefault="008C35BC" w:rsidP="008C35BC">
      <w:pPr>
        <w:pStyle w:val="Heading3"/>
        <w:numPr>
          <w:ilvl w:val="2"/>
          <w:numId w:val="14"/>
        </w:numPr>
        <w:ind w:left="1276" w:hanging="709"/>
      </w:pPr>
      <w:bookmarkStart w:id="44" w:name="_Toc209608039"/>
      <w:r w:rsidRPr="00C4686A">
        <w:t>YOLO-v4</w:t>
      </w:r>
      <w:bookmarkEnd w:id="44"/>
    </w:p>
    <w:p w14:paraId="0AB01DB7" w14:textId="48FC7EA2" w:rsidR="008C35BC" w:rsidRPr="00C4686A" w:rsidRDefault="008C35BC" w:rsidP="008C35BC">
      <w:pPr>
        <w:ind w:left="1276" w:firstLine="425"/>
      </w:pPr>
      <w:r w:rsidRPr="00C4686A">
        <w:t xml:space="preserve">YOLO-v4 adalah varian pertama yang sudah tidak dirilis oleh Redmon. Versi ini dirilis pada tahun 2020 oleh Alexey Bochkovsky. Pada dasarnya versi ini merupakan distilasi dari berbagai teknik deteksi objek </w:t>
      </w:r>
      <w:r w:rsidR="00415B20" w:rsidRPr="00C4686A">
        <w:t xml:space="preserve">untuk diuji dan disempurnakan hingga menjadi detektor objek yang ringan dan dapat digunakan secara </w:t>
      </w:r>
      <w:r w:rsidR="00415B20" w:rsidRPr="00C4686A">
        <w:rPr>
          <w:i/>
          <w:iCs/>
        </w:rPr>
        <w:t>real-time</w:t>
      </w:r>
      <w:r w:rsidR="00415B20" w:rsidRPr="00C4686A">
        <w:t>.</w:t>
      </w:r>
    </w:p>
    <w:p w14:paraId="33586998" w14:textId="3623C535" w:rsidR="00415B20" w:rsidRPr="00C4686A" w:rsidRDefault="00F66E72" w:rsidP="008C35BC">
      <w:pPr>
        <w:ind w:left="1276" w:firstLine="425"/>
      </w:pPr>
      <w:r w:rsidRPr="00C4686A">
        <w:rPr>
          <w:i/>
          <w:iCs/>
        </w:rPr>
        <w:t>Backbone</w:t>
      </w:r>
      <w:r w:rsidRPr="00C4686A">
        <w:t xml:space="preserve"> yang digunakan dalam YOLO-v4 adalah CSPDarknet-53. Hal ini terjadi setelah dilakukan berbagai macam eksperimen </w:t>
      </w:r>
      <w:r w:rsidR="008D52F6" w:rsidRPr="00C4686A">
        <w:t xml:space="preserve">dengan fitur-fitur lainnya. </w:t>
      </w:r>
      <w:r w:rsidR="008D52F6"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8D52F6" w:rsidRPr="00C4686A">
        <w:fldChar w:fldCharType="separate"/>
      </w:r>
      <w:r w:rsidR="008D52F6" w:rsidRPr="00C4686A">
        <w:t>(Hussain, 2023)</w:t>
      </w:r>
      <w:r w:rsidR="008D52F6" w:rsidRPr="00C4686A">
        <w:fldChar w:fldCharType="end"/>
      </w:r>
    </w:p>
    <w:p w14:paraId="6C865646" w14:textId="77777777" w:rsidR="00FF6A68" w:rsidRPr="00C4686A" w:rsidRDefault="00FF6A68" w:rsidP="006E0E76">
      <w:pPr>
        <w:pStyle w:val="NoSpacing"/>
        <w:rPr>
          <w:noProof/>
        </w:rPr>
      </w:pPr>
    </w:p>
    <w:p w14:paraId="40FF3973" w14:textId="6ABF8903" w:rsidR="008D52F6" w:rsidRPr="00C4686A" w:rsidRDefault="008D52F6" w:rsidP="008D52F6">
      <w:pPr>
        <w:pStyle w:val="Heading3"/>
        <w:numPr>
          <w:ilvl w:val="2"/>
          <w:numId w:val="14"/>
        </w:numPr>
        <w:ind w:left="1276" w:hanging="709"/>
      </w:pPr>
      <w:bookmarkStart w:id="45" w:name="_Toc209608040"/>
      <w:r w:rsidRPr="00C4686A">
        <w:t>YOLO-v5</w:t>
      </w:r>
      <w:bookmarkEnd w:id="45"/>
    </w:p>
    <w:p w14:paraId="5D9FE666" w14:textId="1E107BB6" w:rsidR="008D52F6" w:rsidRPr="00C4686A" w:rsidRDefault="008D52F6" w:rsidP="008D52F6">
      <w:pPr>
        <w:ind w:left="1276" w:firstLine="425"/>
      </w:pPr>
      <w:r w:rsidRPr="00C4686A">
        <w:t>YOLO-v5 memiliki kemiripan denga</w:t>
      </w:r>
      <w:r w:rsidR="00207A8E" w:rsidRPr="00C4686A">
        <w:t>n</w:t>
      </w:r>
      <w:r w:rsidRPr="00C4686A">
        <w:t xml:space="preserve">  YOLO-v4. Yakni sama sama menggabungkan teknik </w:t>
      </w:r>
      <w:r w:rsidRPr="00C4686A">
        <w:rPr>
          <w:i/>
          <w:iCs/>
        </w:rPr>
        <w:t>computer vision</w:t>
      </w:r>
      <w:r w:rsidRPr="00C4686A">
        <w:t xml:space="preserve"> untuk meningkatkan performa. Versi ini dirilis 2 bulan setelah YOLO-v4 oleh Glenn Jocher. Namun bedanya, versi ini tidak dirilis dalam Darknet, melainkan PyTorch. Hal ini dilakukan karena Pythorch memiliki </w:t>
      </w:r>
      <w:r w:rsidRPr="00C4686A">
        <w:lastRenderedPageBreak/>
        <w:t xml:space="preserve">ekosistem yang mapan, dan komunitas yang lebih luas untuk mendukung pada </w:t>
      </w:r>
      <w:r w:rsidRPr="00C4686A">
        <w:rPr>
          <w:i/>
          <w:iCs/>
        </w:rPr>
        <w:t>mobile device</w:t>
      </w:r>
      <w:r w:rsidRPr="00C4686A">
        <w:t xml:space="preserve"> dibandingkan Darknet.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r w:rsidRPr="00C4686A">
        <w:fldChar w:fldCharType="end"/>
      </w:r>
    </w:p>
    <w:p w14:paraId="30383D6D" w14:textId="767EC2A2" w:rsidR="008D52F6" w:rsidRPr="00C4686A" w:rsidRDefault="009E5D8E" w:rsidP="008D52F6">
      <w:pPr>
        <w:ind w:left="1276" w:firstLine="425"/>
      </w:pPr>
      <w:r w:rsidRPr="00C4686A">
        <w:t xml:space="preserve">Selain itu, YOLO-v5 membawa konsep </w:t>
      </w:r>
      <w:r w:rsidRPr="00C4686A">
        <w:rPr>
          <w:i/>
          <w:iCs/>
        </w:rPr>
        <w:t>automatet anchor box learning</w:t>
      </w:r>
      <w:r w:rsidRPr="00C4686A">
        <w:t xml:space="preserve">. Konsep ini membuat koneksi secara otomatis mempelajari </w:t>
      </w:r>
      <w:r w:rsidRPr="00C4686A">
        <w:rPr>
          <w:i/>
          <w:iCs/>
        </w:rPr>
        <w:t xml:space="preserve">anchor box </w:t>
      </w:r>
      <w:r w:rsidRPr="00C4686A">
        <w:t xml:space="preserve">unik pada </w:t>
      </w:r>
      <w:r w:rsidRPr="00C4686A">
        <w:rPr>
          <w:i/>
          <w:iCs/>
        </w:rPr>
        <w:t>dataset</w:t>
      </w:r>
      <w:r w:rsidRPr="00C4686A">
        <w:t xml:space="preserve"> COCO dan mengambil yang paling sesuai untuk mempercepat proses pemodelan.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r w:rsidRPr="00C4686A">
        <w:fldChar w:fldCharType="end"/>
      </w:r>
    </w:p>
    <w:p w14:paraId="5461C2A8" w14:textId="77777777" w:rsidR="00E1453D" w:rsidRPr="00C4686A" w:rsidRDefault="00E1453D" w:rsidP="00E1453D">
      <w:pPr>
        <w:pStyle w:val="NoSpacing"/>
        <w:rPr>
          <w:noProof/>
        </w:rPr>
      </w:pPr>
    </w:p>
    <w:p w14:paraId="3CFF13CF" w14:textId="5FA19C96" w:rsidR="009E5D8E" w:rsidRPr="00C4686A" w:rsidRDefault="009E5D8E" w:rsidP="009E5D8E">
      <w:pPr>
        <w:pStyle w:val="Heading3"/>
        <w:numPr>
          <w:ilvl w:val="2"/>
          <w:numId w:val="14"/>
        </w:numPr>
        <w:ind w:left="1276" w:hanging="709"/>
      </w:pPr>
      <w:bookmarkStart w:id="46" w:name="_Toc209608041"/>
      <w:r w:rsidRPr="00C4686A">
        <w:t>YOLO-v6</w:t>
      </w:r>
      <w:bookmarkEnd w:id="46"/>
    </w:p>
    <w:p w14:paraId="116D20F2" w14:textId="3B4D84A6" w:rsidR="009E5D8E" w:rsidRPr="00C4686A" w:rsidRDefault="009E5D8E" w:rsidP="009E5D8E">
      <w:pPr>
        <w:ind w:left="1276" w:firstLine="425"/>
      </w:pPr>
      <w:r w:rsidRPr="00C4686A">
        <w:t>YOLO-v6 dirilis pada tahun 2022 oleh Tim Teknis Meituan yang berasal dari Tiongkok. Versi ini lebih berfokus untuk detektor objek yang berorientasi pada industri. Sehingga, versi ini memiliki beberapa varian yang menyesuaikan dengan perangkat yang digunakan agar berjalan optimal.</w:t>
      </w:r>
    </w:p>
    <w:p w14:paraId="4F20EBB3" w14:textId="039E0FB0" w:rsidR="009E5D8E" w:rsidRPr="00C4686A" w:rsidRDefault="009E5D8E" w:rsidP="008D52F6">
      <w:pPr>
        <w:ind w:left="1276" w:firstLine="425"/>
      </w:pPr>
      <w:r w:rsidRPr="00C4686A">
        <w:t xml:space="preserve">YOLO-v6 memilih untuk menggunakan pendekatan tanpa </w:t>
      </w:r>
      <w:r w:rsidRPr="00C4686A">
        <w:rPr>
          <w:i/>
          <w:iCs/>
        </w:rPr>
        <w:t>anchor</w:t>
      </w:r>
      <w:r w:rsidRPr="00C4686A">
        <w:t xml:space="preserve">, menghasilkan kecepatan 51% lebih cepat dibandingkan yang menggunakan </w:t>
      </w:r>
      <w:r w:rsidRPr="00C4686A">
        <w:rPr>
          <w:i/>
          <w:iCs/>
        </w:rPr>
        <w:t>anchor.</w:t>
      </w:r>
      <w:r w:rsidRPr="00C4686A">
        <w:t xml:space="preserve">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r w:rsidRPr="00C4686A">
        <w:fldChar w:fldCharType="end"/>
      </w:r>
    </w:p>
    <w:p w14:paraId="1964B2FC" w14:textId="77777777" w:rsidR="007775C7" w:rsidRPr="00C4686A" w:rsidRDefault="007775C7" w:rsidP="007775C7">
      <w:pPr>
        <w:pStyle w:val="NoSpacing"/>
        <w:rPr>
          <w:noProof/>
        </w:rPr>
      </w:pPr>
    </w:p>
    <w:p w14:paraId="6BEA91DE" w14:textId="6EA0BD49" w:rsidR="009E5D8E" w:rsidRPr="00C4686A" w:rsidRDefault="009E5D8E" w:rsidP="009E5D8E">
      <w:pPr>
        <w:pStyle w:val="Heading3"/>
        <w:numPr>
          <w:ilvl w:val="2"/>
          <w:numId w:val="14"/>
        </w:numPr>
        <w:ind w:left="1276" w:hanging="709"/>
      </w:pPr>
      <w:bookmarkStart w:id="47" w:name="_Toc209608042"/>
      <w:r w:rsidRPr="00C4686A">
        <w:t>YOLO-v7</w:t>
      </w:r>
      <w:bookmarkEnd w:id="47"/>
    </w:p>
    <w:p w14:paraId="5180EE4F" w14:textId="66A22803" w:rsidR="009E5D8E" w:rsidRPr="00C4686A" w:rsidRDefault="009E5D8E" w:rsidP="009E5D8E">
      <w:pPr>
        <w:ind w:left="1276" w:firstLine="425"/>
      </w:pPr>
      <w:r w:rsidRPr="00C4686A">
        <w:t xml:space="preserve">Satu bulan setelah YOLO-v6 dirilis, YOLO-v7 muncul untuk meningkatkan kecepatan GPU pada saat proses pemodelan. </w:t>
      </w:r>
      <w:r w:rsidR="003832B4" w:rsidRPr="00C4686A">
        <w:t xml:space="preserve">YOLO-v7 melakukan beberapa reformasi arsitektur untuk meningkatkan akurasi dan kecepatan deteksi yang tinggi. </w:t>
      </w:r>
      <w:r w:rsidR="003832B4"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3832B4" w:rsidRPr="00C4686A">
        <w:fldChar w:fldCharType="separate"/>
      </w:r>
      <w:r w:rsidR="003832B4" w:rsidRPr="00C4686A">
        <w:t>(Hussain, 2023)</w:t>
      </w:r>
      <w:r w:rsidR="003832B4" w:rsidRPr="00C4686A">
        <w:fldChar w:fldCharType="end"/>
      </w:r>
      <w:r w:rsidR="003832B4" w:rsidRPr="00C4686A">
        <w:t xml:space="preserve"> </w:t>
      </w:r>
    </w:p>
    <w:p w14:paraId="0181CA67" w14:textId="77777777" w:rsidR="007775C7" w:rsidRPr="00C4686A" w:rsidRDefault="007775C7" w:rsidP="007775C7">
      <w:pPr>
        <w:pStyle w:val="NoSpacing"/>
        <w:rPr>
          <w:noProof/>
        </w:rPr>
      </w:pPr>
    </w:p>
    <w:p w14:paraId="19D915BE" w14:textId="0FF928A6" w:rsidR="009E5D8E" w:rsidRPr="00C4686A" w:rsidRDefault="009E5D8E" w:rsidP="009E5D8E">
      <w:pPr>
        <w:pStyle w:val="Heading3"/>
        <w:numPr>
          <w:ilvl w:val="2"/>
          <w:numId w:val="14"/>
        </w:numPr>
        <w:ind w:left="1276" w:hanging="709"/>
      </w:pPr>
      <w:bookmarkStart w:id="48" w:name="_Toc209608043"/>
      <w:r w:rsidRPr="00C4686A">
        <w:t>YOLO-v8</w:t>
      </w:r>
      <w:bookmarkEnd w:id="48"/>
    </w:p>
    <w:p w14:paraId="07866A95" w14:textId="75AF87DF" w:rsidR="009E5D8E" w:rsidRPr="00C4686A" w:rsidRDefault="003832B4" w:rsidP="003832B4">
      <w:pPr>
        <w:ind w:left="1276" w:firstLine="425"/>
      </w:pPr>
      <w:r w:rsidRPr="00C4686A">
        <w:t xml:space="preserve">Januari 2023, YOLO-v8 pun muncul dengan keunggulannya dibandingkan pendahulunya. Versi ini dirilis oleh Ultralytics. </w:t>
      </w:r>
    </w:p>
    <w:p w14:paraId="2B6C4732" w14:textId="77562A54" w:rsidR="003832B4" w:rsidRPr="00C4686A" w:rsidRDefault="003832B4" w:rsidP="003832B4">
      <w:pPr>
        <w:ind w:left="1276" w:firstLine="425"/>
      </w:pPr>
      <w:r w:rsidRPr="00C4686A">
        <w:lastRenderedPageBreak/>
        <w:drawing>
          <wp:inline distT="0" distB="0" distL="0" distR="0" wp14:anchorId="3FA2E23C" wp14:editId="26221C77">
            <wp:extent cx="3897094" cy="5250253"/>
            <wp:effectExtent l="0" t="0" r="0" b="0"/>
            <wp:docPr id="109411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11147" name=""/>
                    <pic:cNvPicPr/>
                  </pic:nvPicPr>
                  <pic:blipFill>
                    <a:blip r:embed="rId13"/>
                    <a:stretch>
                      <a:fillRect/>
                    </a:stretch>
                  </pic:blipFill>
                  <pic:spPr>
                    <a:xfrm>
                      <a:off x="0" y="0"/>
                      <a:ext cx="3897094" cy="5250253"/>
                    </a:xfrm>
                    <a:prstGeom prst="rect">
                      <a:avLst/>
                    </a:prstGeom>
                  </pic:spPr>
                </pic:pic>
              </a:graphicData>
            </a:graphic>
          </wp:inline>
        </w:drawing>
      </w:r>
    </w:p>
    <w:p w14:paraId="00FD3444" w14:textId="4FEDB5A2" w:rsidR="003832B4" w:rsidRPr="00C4686A" w:rsidRDefault="003832B4" w:rsidP="003832B4">
      <w:pPr>
        <w:pStyle w:val="Heading5"/>
        <w:ind w:left="2268"/>
      </w:pPr>
      <w:bookmarkStart w:id="49" w:name="_Toc209608007"/>
      <w:r w:rsidRPr="00C4686A">
        <w:rPr>
          <w:b/>
          <w:bCs/>
        </w:rPr>
        <w:t>Gambar 2.</w:t>
      </w:r>
      <w:r w:rsidR="00201461" w:rsidRPr="00C4686A">
        <w:rPr>
          <w:b/>
          <w:bCs/>
        </w:rPr>
        <w:t>8</w:t>
      </w:r>
      <w:r w:rsidRPr="00C4686A">
        <w:rPr>
          <w:b/>
          <w:bCs/>
        </w:rPr>
        <w:t xml:space="preserve">. </w:t>
      </w:r>
      <w:r w:rsidRPr="00C4686A">
        <w:t xml:space="preserve">Perbandingan YOLO-v8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bookmarkEnd w:id="49"/>
      <w:r w:rsidRPr="00C4686A">
        <w:fldChar w:fldCharType="end"/>
      </w:r>
    </w:p>
    <w:p w14:paraId="2EEFCFAF" w14:textId="57181D04" w:rsidR="008D52F6" w:rsidRPr="00C4686A" w:rsidRDefault="003832B4" w:rsidP="008C35BC">
      <w:pPr>
        <w:ind w:left="1276" w:firstLine="425"/>
      </w:pPr>
      <w:r w:rsidRPr="00C4686A">
        <w:t>Pada gambar 2.</w:t>
      </w:r>
      <w:r w:rsidR="00201461" w:rsidRPr="00C4686A">
        <w:t>8</w:t>
      </w:r>
      <w:r w:rsidRPr="00C4686A">
        <w:t xml:space="preserve">. bisa dilihat perbandingan antara YOLO-v8 dengan versi-versi sebelumnya yang dilatih pada gambar dengan resolusi 640p, semua varian YOLO-v8 menunjukkan </w:t>
      </w:r>
      <w:r w:rsidRPr="00C4686A">
        <w:rPr>
          <w:i/>
          <w:iCs/>
        </w:rPr>
        <w:t>throughput</w:t>
      </w:r>
      <w:r w:rsidRPr="00C4686A">
        <w:t xml:space="preserve"> yang lebih baik dengan jumlah parameter yang sama.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r w:rsidRPr="00C4686A">
        <w:fldChar w:fldCharType="end"/>
      </w:r>
    </w:p>
    <w:p w14:paraId="0380E2F8" w14:textId="77777777" w:rsidR="001F132E" w:rsidRPr="00C4686A" w:rsidRDefault="003832B4" w:rsidP="001F132E">
      <w:pPr>
        <w:ind w:firstLine="567"/>
      </w:pPr>
      <w:r w:rsidRPr="00C4686A">
        <w:t xml:space="preserve">Dari berbagai versi YOLO yang sudah dijabarkan, YOLO-v8 adalah versi yang paling cocok dengan penelitian ini karena menunjang deteksi </w:t>
      </w:r>
      <w:r w:rsidRPr="00C4686A">
        <w:rPr>
          <w:i/>
          <w:iCs/>
        </w:rPr>
        <w:t>real-time</w:t>
      </w:r>
      <w:r w:rsidRPr="00C4686A">
        <w:t xml:space="preserve"> dan memiliki performa yang lebih baik dibandingan versi pendahulunya (YOLO-v5, YOLO-v6, YOLO-v7) </w:t>
      </w:r>
      <w:r w:rsidR="00773258" w:rsidRPr="00C4686A">
        <w:t xml:space="preserve">yang juga sama-sama menunjang </w:t>
      </w:r>
      <w:r w:rsidR="00773258" w:rsidRPr="00C4686A">
        <w:rPr>
          <w:i/>
          <w:iCs/>
        </w:rPr>
        <w:t>real-time</w:t>
      </w:r>
      <w:r w:rsidR="00773258" w:rsidRPr="00C4686A">
        <w:rPr>
          <w:i/>
          <w:iCs/>
        </w:rPr>
        <w:softHyphen/>
      </w:r>
      <w:r w:rsidR="00773258" w:rsidRPr="00C4686A">
        <w:t>.</w:t>
      </w:r>
    </w:p>
    <w:p w14:paraId="130855D3" w14:textId="09C97E61" w:rsidR="00D241EE" w:rsidRPr="00C4686A" w:rsidRDefault="00D241EE" w:rsidP="00D752DD">
      <w:pPr>
        <w:pStyle w:val="NoSpacing"/>
        <w:rPr>
          <w:noProof/>
        </w:rPr>
      </w:pPr>
    </w:p>
    <w:p w14:paraId="6CCF4565" w14:textId="4169F91D" w:rsidR="00D241EE" w:rsidRPr="00C4686A" w:rsidRDefault="00D241EE" w:rsidP="008472BF">
      <w:pPr>
        <w:pStyle w:val="Heading1"/>
      </w:pPr>
      <w:bookmarkStart w:id="50" w:name="_Toc172506873"/>
      <w:bookmarkStart w:id="51" w:name="_Toc209608044"/>
      <w:r w:rsidRPr="00C4686A">
        <w:lastRenderedPageBreak/>
        <w:t>BAB III</w:t>
      </w:r>
      <w:r w:rsidRPr="00C4686A">
        <w:br/>
        <w:t>METODOLOGI PENELITIAN</w:t>
      </w:r>
      <w:bookmarkEnd w:id="50"/>
      <w:bookmarkEnd w:id="51"/>
    </w:p>
    <w:p w14:paraId="5C54709E" w14:textId="77777777" w:rsidR="008472BF" w:rsidRPr="00C4686A" w:rsidRDefault="008472BF" w:rsidP="008472BF"/>
    <w:p w14:paraId="0F1F2104" w14:textId="50DC7A7F" w:rsidR="00D241EE" w:rsidRPr="00C4686A" w:rsidRDefault="00937936" w:rsidP="008472BF">
      <w:pPr>
        <w:pStyle w:val="Heading2"/>
        <w:numPr>
          <w:ilvl w:val="0"/>
          <w:numId w:val="15"/>
        </w:numPr>
        <w:ind w:left="567" w:hanging="567"/>
      </w:pPr>
      <w:bookmarkStart w:id="52" w:name="_Toc172506874"/>
      <w:bookmarkStart w:id="53" w:name="_Toc209608045"/>
      <w:r w:rsidRPr="00C4686A">
        <w:t>Kerangka Pikiran</w:t>
      </w:r>
      <w:bookmarkEnd w:id="52"/>
      <w:bookmarkEnd w:id="53"/>
    </w:p>
    <w:p w14:paraId="049E1121" w14:textId="77777777" w:rsidR="00942D1F" w:rsidRPr="00C4686A" w:rsidRDefault="00942D1F" w:rsidP="00F41994">
      <w:pPr>
        <w:pStyle w:val="NoSpacing"/>
        <w:rPr>
          <w:noProof/>
        </w:rPr>
      </w:pPr>
    </w:p>
    <w:p w14:paraId="6649D04C" w14:textId="5EB92D75" w:rsidR="00D220D3" w:rsidRPr="00C4686A" w:rsidRDefault="00D220D3" w:rsidP="00D220D3">
      <w:pPr>
        <w:pStyle w:val="Heading2"/>
        <w:numPr>
          <w:ilvl w:val="0"/>
          <w:numId w:val="15"/>
        </w:numPr>
        <w:ind w:left="567" w:hanging="567"/>
      </w:pPr>
      <w:bookmarkStart w:id="54" w:name="_Toc172506875"/>
      <w:bookmarkStart w:id="55" w:name="_Toc209608046"/>
      <w:r w:rsidRPr="00C4686A">
        <w:t>Studi Literatur</w:t>
      </w:r>
      <w:bookmarkEnd w:id="54"/>
      <w:bookmarkEnd w:id="55"/>
    </w:p>
    <w:p w14:paraId="1306B5E0" w14:textId="77777777" w:rsidR="00942D1F" w:rsidRPr="00C4686A" w:rsidRDefault="00942D1F" w:rsidP="00F41994">
      <w:pPr>
        <w:pStyle w:val="NoSpacing"/>
        <w:rPr>
          <w:noProof/>
        </w:rPr>
      </w:pPr>
    </w:p>
    <w:p w14:paraId="7A4EFB98" w14:textId="2DDD530D" w:rsidR="00C20266" w:rsidRPr="00C4686A" w:rsidRDefault="00D220D3" w:rsidP="00C20266">
      <w:pPr>
        <w:pStyle w:val="Heading2"/>
        <w:numPr>
          <w:ilvl w:val="0"/>
          <w:numId w:val="15"/>
        </w:numPr>
        <w:ind w:left="567" w:hanging="567"/>
      </w:pPr>
      <w:bookmarkStart w:id="56" w:name="_Toc172506876"/>
      <w:bookmarkStart w:id="57" w:name="_Toc209608047"/>
      <w:r w:rsidRPr="00C4686A">
        <w:t>Identifikasi Masalah</w:t>
      </w:r>
      <w:bookmarkEnd w:id="56"/>
      <w:bookmarkEnd w:id="57"/>
    </w:p>
    <w:p w14:paraId="15F72627" w14:textId="77777777" w:rsidR="00942D1F" w:rsidRPr="00C4686A" w:rsidRDefault="00942D1F" w:rsidP="00F41994">
      <w:pPr>
        <w:pStyle w:val="NoSpacing"/>
        <w:rPr>
          <w:noProof/>
        </w:rPr>
      </w:pPr>
    </w:p>
    <w:p w14:paraId="63D1970D" w14:textId="77777777" w:rsidR="00F41994" w:rsidRPr="00C4686A" w:rsidRDefault="00F41994">
      <w:pPr>
        <w:spacing w:after="160" w:line="259" w:lineRule="auto"/>
        <w:jc w:val="left"/>
        <w:rPr>
          <w:rFonts w:eastAsia="Calibri"/>
          <w:b/>
          <w:bCs/>
          <w:color w:val="000000" w:themeColor="text1"/>
          <w:sz w:val="28"/>
          <w:szCs w:val="28"/>
        </w:rPr>
      </w:pPr>
      <w:bookmarkStart w:id="58" w:name="_Toc172506881"/>
      <w:r w:rsidRPr="00C4686A">
        <w:br w:type="page"/>
      </w:r>
    </w:p>
    <w:p w14:paraId="23883B90" w14:textId="2AB7AF6C" w:rsidR="004C2B10" w:rsidRPr="00C4686A" w:rsidRDefault="004C2B10" w:rsidP="004C2B10">
      <w:pPr>
        <w:pStyle w:val="Heading1"/>
      </w:pPr>
      <w:bookmarkStart w:id="59" w:name="_Toc209608048"/>
      <w:r w:rsidRPr="00C4686A">
        <w:lastRenderedPageBreak/>
        <w:t>DAFTAR PUSTAKA</w:t>
      </w:r>
      <w:bookmarkEnd w:id="58"/>
      <w:bookmarkEnd w:id="59"/>
    </w:p>
    <w:p w14:paraId="2AFAD3AE" w14:textId="77777777" w:rsidR="004C2B10" w:rsidRPr="00C4686A" w:rsidRDefault="004C2B10" w:rsidP="004C2B10"/>
    <w:p w14:paraId="3D0CAAEF" w14:textId="3C62D89F" w:rsidR="00982507" w:rsidRPr="00982507" w:rsidRDefault="00982507" w:rsidP="00982507">
      <w:pPr>
        <w:widowControl w:val="0"/>
        <w:autoSpaceDE w:val="0"/>
        <w:autoSpaceDN w:val="0"/>
        <w:adjustRightInd w:val="0"/>
        <w:ind w:left="480" w:hanging="480"/>
      </w:pPr>
      <w:r>
        <w:rPr>
          <w:lang w:val="sv-SE"/>
        </w:rPr>
        <w:fldChar w:fldCharType="begin" w:fldLock="1"/>
      </w:r>
      <w:r>
        <w:rPr>
          <w:lang w:val="sv-SE"/>
        </w:rPr>
        <w:instrText xml:space="preserve">ADDIN Mendeley Bibliography CSL_BIBLIOGRAPHY </w:instrText>
      </w:r>
      <w:r>
        <w:rPr>
          <w:lang w:val="sv-SE"/>
        </w:rPr>
        <w:fldChar w:fldCharType="separate"/>
      </w:r>
      <w:r w:rsidRPr="00982507">
        <w:t xml:space="preserve">Baskoro, G. Y., Afrisal, H., &amp; Sofwan, A. (2022). Perancangan Sistem Deteksi Objek Berbasis Convolutional Neural Network Menggunakan Yolov4 Dan Opencv. </w:t>
      </w:r>
      <w:r w:rsidRPr="00982507">
        <w:rPr>
          <w:i/>
          <w:iCs/>
        </w:rPr>
        <w:t>Transient: Jurnal Ilmiah Teknik Elektro</w:t>
      </w:r>
      <w:r w:rsidRPr="00982507">
        <w:t xml:space="preserve">, </w:t>
      </w:r>
      <w:r w:rsidRPr="00982507">
        <w:rPr>
          <w:i/>
          <w:iCs/>
        </w:rPr>
        <w:t>11</w:t>
      </w:r>
      <w:r w:rsidRPr="00982507">
        <w:t>(4), 128–020637. https://ejournal3.undip.ac.id/index.php/transient</w:t>
      </w:r>
    </w:p>
    <w:p w14:paraId="2A066420" w14:textId="77777777" w:rsidR="00982507" w:rsidRPr="00982507" w:rsidRDefault="00982507" w:rsidP="00982507">
      <w:pPr>
        <w:widowControl w:val="0"/>
        <w:autoSpaceDE w:val="0"/>
        <w:autoSpaceDN w:val="0"/>
        <w:adjustRightInd w:val="0"/>
        <w:ind w:left="480" w:hanging="480"/>
      </w:pPr>
      <w:r w:rsidRPr="00982507">
        <w:t xml:space="preserve">Carolina, A., &amp; Lina, L. (2023). Sistem Penjualan Dengan Pengenalan Produk Secara Otomatis Menggunakan Metode Yolo. </w:t>
      </w:r>
      <w:r w:rsidRPr="00982507">
        <w:rPr>
          <w:i/>
          <w:iCs/>
        </w:rPr>
        <w:t>Simtek : Jurnal Sistem Informasi Dan Teknik Komputer</w:t>
      </w:r>
      <w:r w:rsidRPr="00982507">
        <w:t xml:space="preserve">, </w:t>
      </w:r>
      <w:r w:rsidRPr="00982507">
        <w:rPr>
          <w:i/>
          <w:iCs/>
        </w:rPr>
        <w:t>8</w:t>
      </w:r>
      <w:r w:rsidRPr="00982507">
        <w:t>(2), 271–275. https://doi.org/10.51876/simtek.v8i2.224</w:t>
      </w:r>
    </w:p>
    <w:p w14:paraId="523BD62C" w14:textId="77777777" w:rsidR="00982507" w:rsidRPr="00982507" w:rsidRDefault="00982507" w:rsidP="00982507">
      <w:pPr>
        <w:widowControl w:val="0"/>
        <w:autoSpaceDE w:val="0"/>
        <w:autoSpaceDN w:val="0"/>
        <w:adjustRightInd w:val="0"/>
        <w:ind w:left="480" w:hanging="480"/>
      </w:pPr>
      <w:r w:rsidRPr="00982507">
        <w:t xml:space="preserve">Firdaus, A. Z., &amp; Lelono, D. (2025). </w:t>
      </w:r>
      <w:r w:rsidRPr="00982507">
        <w:rPr>
          <w:i/>
          <w:iCs/>
        </w:rPr>
        <w:t>Sistem Klasifikasi Sampah Otomatis Berbasis Deteksi Objek Real-Time Pada Single Board Computer Dengan Algoritma YOLO</w:t>
      </w:r>
      <w:r w:rsidRPr="00982507">
        <w:t xml:space="preserve">. </w:t>
      </w:r>
      <w:r w:rsidRPr="00982507">
        <w:rPr>
          <w:i/>
          <w:iCs/>
        </w:rPr>
        <w:t>15</w:t>
      </w:r>
      <w:r w:rsidRPr="00982507">
        <w:t>(1), 49–60. https://doi.org/10.22146/ijeis.104520</w:t>
      </w:r>
    </w:p>
    <w:p w14:paraId="5C9438D0" w14:textId="77777777" w:rsidR="00982507" w:rsidRPr="00982507" w:rsidRDefault="00982507" w:rsidP="00982507">
      <w:pPr>
        <w:widowControl w:val="0"/>
        <w:autoSpaceDE w:val="0"/>
        <w:autoSpaceDN w:val="0"/>
        <w:adjustRightInd w:val="0"/>
        <w:ind w:left="480" w:hanging="480"/>
      </w:pPr>
      <w:r w:rsidRPr="00982507">
        <w:t xml:space="preserve">Hendrik, B., &amp; Awal, H. (2023). Pengenalan Teknologi Robot Pada Anak Sekolah Dasar. </w:t>
      </w:r>
      <w:r w:rsidRPr="00982507">
        <w:rPr>
          <w:i/>
          <w:iCs/>
        </w:rPr>
        <w:t>Jurmas Bangsa</w:t>
      </w:r>
      <w:r w:rsidRPr="00982507">
        <w:t xml:space="preserve">, </w:t>
      </w:r>
      <w:r w:rsidRPr="00982507">
        <w:rPr>
          <w:i/>
          <w:iCs/>
        </w:rPr>
        <w:t>1</w:t>
      </w:r>
      <w:r w:rsidRPr="00982507">
        <w:t>(1), 46–52. https://doi.org/10.62357/jpb.v1i1.140</w:t>
      </w:r>
    </w:p>
    <w:p w14:paraId="3D5473CE" w14:textId="77777777" w:rsidR="00982507" w:rsidRPr="00982507" w:rsidRDefault="00982507" w:rsidP="00982507">
      <w:pPr>
        <w:widowControl w:val="0"/>
        <w:autoSpaceDE w:val="0"/>
        <w:autoSpaceDN w:val="0"/>
        <w:adjustRightInd w:val="0"/>
        <w:ind w:left="480" w:hanging="480"/>
      </w:pPr>
      <w:r w:rsidRPr="00982507">
        <w:t xml:space="preserve">Hussain, M. (2023). YOLO-v1 to YOLO-v8, the Rise of YOLO and Its Complementary Nature toward Digital Manufacturing and Industrial Defect Detection. </w:t>
      </w:r>
      <w:r w:rsidRPr="00982507">
        <w:rPr>
          <w:i/>
          <w:iCs/>
        </w:rPr>
        <w:t>Machines</w:t>
      </w:r>
      <w:r w:rsidRPr="00982507">
        <w:t xml:space="preserve">, </w:t>
      </w:r>
      <w:r w:rsidRPr="00982507">
        <w:rPr>
          <w:i/>
          <w:iCs/>
        </w:rPr>
        <w:t>11</w:t>
      </w:r>
      <w:r w:rsidRPr="00982507">
        <w:t>(7). https://doi.org/10.3390/machines11070677</w:t>
      </w:r>
    </w:p>
    <w:p w14:paraId="6BEB836B" w14:textId="77777777" w:rsidR="00982507" w:rsidRPr="00982507" w:rsidRDefault="00982507" w:rsidP="00982507">
      <w:pPr>
        <w:widowControl w:val="0"/>
        <w:autoSpaceDE w:val="0"/>
        <w:autoSpaceDN w:val="0"/>
        <w:adjustRightInd w:val="0"/>
        <w:ind w:left="480" w:hanging="480"/>
      </w:pPr>
      <w:r w:rsidRPr="00982507">
        <w:t xml:space="preserve">Kusumoputro, B., Purnomo, M. H., Rochardjo, H. S. B., Prabowo, G., Purwanto, D., Mozef, E., Indrawanto, Mutijarsa, K., &amp; Muis, A. (2024). </w:t>
      </w:r>
      <w:r w:rsidRPr="00982507">
        <w:rPr>
          <w:i/>
          <w:iCs/>
        </w:rPr>
        <w:t>Pedoman Kontes Robot Indonesia (Kri) Pendidikan Tinggi Tahun 2024</w:t>
      </w:r>
      <w:r w:rsidRPr="00982507">
        <w:t>.</w:t>
      </w:r>
    </w:p>
    <w:p w14:paraId="451D9B0E" w14:textId="77777777" w:rsidR="00982507" w:rsidRPr="00982507" w:rsidRDefault="00982507" w:rsidP="00982507">
      <w:pPr>
        <w:widowControl w:val="0"/>
        <w:autoSpaceDE w:val="0"/>
        <w:autoSpaceDN w:val="0"/>
        <w:adjustRightInd w:val="0"/>
        <w:ind w:left="480" w:hanging="480"/>
      </w:pPr>
      <w:r w:rsidRPr="00982507">
        <w:t xml:space="preserve">Miharja, G. P., Nugraha, D. A., &amp; Aziz, A. (2025). Analisis Perbandingan Kinerja YOLO dan Camshift Dalam Pelacakan Objek Berbasis Video. </w:t>
      </w:r>
      <w:r w:rsidRPr="00982507">
        <w:rPr>
          <w:i/>
          <w:iCs/>
        </w:rPr>
        <w:t>Jurnal Riset Mahasiswa Bidang Teknologi Informasi Volume</w:t>
      </w:r>
      <w:r w:rsidRPr="00982507">
        <w:t xml:space="preserve">, </w:t>
      </w:r>
      <w:r w:rsidRPr="00982507">
        <w:rPr>
          <w:i/>
          <w:iCs/>
        </w:rPr>
        <w:t>5</w:t>
      </w:r>
      <w:r w:rsidRPr="00982507">
        <w:t>(Analisis Perbandingan Kinerja Yolo dan Camshift), 100–110.</w:t>
      </w:r>
    </w:p>
    <w:p w14:paraId="1BD2333E" w14:textId="77777777" w:rsidR="00982507" w:rsidRPr="00982507" w:rsidRDefault="00982507" w:rsidP="00982507">
      <w:pPr>
        <w:widowControl w:val="0"/>
        <w:autoSpaceDE w:val="0"/>
        <w:autoSpaceDN w:val="0"/>
        <w:adjustRightInd w:val="0"/>
        <w:ind w:left="480" w:hanging="480"/>
      </w:pPr>
      <w:r w:rsidRPr="00982507">
        <w:t xml:space="preserve">Nanda, B. M., Siregar, S., &amp; Sani, M. I. (2023). </w:t>
      </w:r>
      <w:r w:rsidRPr="00982507">
        <w:rPr>
          <w:i/>
          <w:iCs/>
        </w:rPr>
        <w:t>Implementasi Object Detection Pada Robot Sepak Bola Beroda Berbasis Kamera Omnidirectional Menggunakan OpenCV</w:t>
      </w:r>
      <w:r w:rsidRPr="00982507">
        <w:t xml:space="preserve">. </w:t>
      </w:r>
      <w:r w:rsidRPr="00982507">
        <w:rPr>
          <w:i/>
          <w:iCs/>
        </w:rPr>
        <w:t>9</w:t>
      </w:r>
      <w:r w:rsidRPr="00982507">
        <w:t>(4), 2064–2068.</w:t>
      </w:r>
    </w:p>
    <w:p w14:paraId="6A048C1D" w14:textId="77777777" w:rsidR="00982507" w:rsidRPr="00982507" w:rsidRDefault="00982507" w:rsidP="00982507">
      <w:pPr>
        <w:widowControl w:val="0"/>
        <w:autoSpaceDE w:val="0"/>
        <w:autoSpaceDN w:val="0"/>
        <w:adjustRightInd w:val="0"/>
        <w:ind w:left="480" w:hanging="480"/>
      </w:pPr>
      <w:r w:rsidRPr="00982507">
        <w:t xml:space="preserve">Pratama, M. R., Bhayangkara, E. P., &amp; Ishlah, J. M. (2022). Model Aplikasi Document Scanner Menggunakan Operator Canny Dan Contour Pada Open Cv Berbasis Desktop. </w:t>
      </w:r>
      <w:r w:rsidRPr="00982507">
        <w:rPr>
          <w:i/>
          <w:iCs/>
        </w:rPr>
        <w:t>JUTEKIN (Jurnal Teknik Informatika)</w:t>
      </w:r>
      <w:r w:rsidRPr="00982507">
        <w:t xml:space="preserve">, </w:t>
      </w:r>
      <w:r w:rsidRPr="00982507">
        <w:rPr>
          <w:i/>
          <w:iCs/>
        </w:rPr>
        <w:t>10</w:t>
      </w:r>
      <w:r w:rsidRPr="00982507">
        <w:t xml:space="preserve">(2). </w:t>
      </w:r>
      <w:r w:rsidRPr="00982507">
        <w:lastRenderedPageBreak/>
        <w:t>https://doi.org/10.51530/jutekin.v10i2.635</w:t>
      </w:r>
    </w:p>
    <w:p w14:paraId="4B803663" w14:textId="77777777" w:rsidR="00982507" w:rsidRPr="00982507" w:rsidRDefault="00982507" w:rsidP="00982507">
      <w:pPr>
        <w:widowControl w:val="0"/>
        <w:autoSpaceDE w:val="0"/>
        <w:autoSpaceDN w:val="0"/>
        <w:adjustRightInd w:val="0"/>
        <w:ind w:left="480" w:hanging="480"/>
      </w:pPr>
      <w:r w:rsidRPr="00982507">
        <w:t xml:space="preserve">Ratna, S. (2020). Pengolahan Citra Digital Dan Histogram Dengan Phyton Dan Text Editor Phycharm. </w:t>
      </w:r>
      <w:r w:rsidRPr="00982507">
        <w:rPr>
          <w:i/>
          <w:iCs/>
        </w:rPr>
        <w:t>Technologia: Jurnal Ilmiah</w:t>
      </w:r>
      <w:r w:rsidRPr="00982507">
        <w:t xml:space="preserve">, </w:t>
      </w:r>
      <w:r w:rsidRPr="00982507">
        <w:rPr>
          <w:i/>
          <w:iCs/>
        </w:rPr>
        <w:t>11</w:t>
      </w:r>
      <w:r w:rsidRPr="00982507">
        <w:t>(3), 181. https://doi.org/10.31602/tji.v11i3.3294</w:t>
      </w:r>
    </w:p>
    <w:p w14:paraId="10B3457D" w14:textId="77777777" w:rsidR="00982507" w:rsidRPr="00982507" w:rsidRDefault="00982507" w:rsidP="00982507">
      <w:pPr>
        <w:widowControl w:val="0"/>
        <w:autoSpaceDE w:val="0"/>
        <w:autoSpaceDN w:val="0"/>
        <w:adjustRightInd w:val="0"/>
        <w:ind w:left="480" w:hanging="480"/>
      </w:pPr>
      <w:r w:rsidRPr="00982507">
        <w:t xml:space="preserve">Redmon, J., Divvala, S., Girshick, R., &amp; Farhadi, A. (2016). You only look once: Unified, real-time object detection. </w:t>
      </w:r>
      <w:r w:rsidRPr="00982507">
        <w:rPr>
          <w:i/>
          <w:iCs/>
        </w:rPr>
        <w:t>Proceedings of the IEEE Computer Society Conference on Computer Vision and Pattern Recognition</w:t>
      </w:r>
      <w:r w:rsidRPr="00982507">
        <w:t xml:space="preserve">, </w:t>
      </w:r>
      <w:r w:rsidRPr="00982507">
        <w:rPr>
          <w:i/>
          <w:iCs/>
        </w:rPr>
        <w:t>2016</w:t>
      </w:r>
      <w:r w:rsidRPr="00982507">
        <w:t>-</w:t>
      </w:r>
      <w:r w:rsidRPr="00982507">
        <w:rPr>
          <w:i/>
          <w:iCs/>
        </w:rPr>
        <w:t>Decem</w:t>
      </w:r>
      <w:r w:rsidRPr="00982507">
        <w:t>, 779–788. https://doi.org/10.1109/CVPR.2016.91</w:t>
      </w:r>
    </w:p>
    <w:p w14:paraId="487D97DD" w14:textId="77777777" w:rsidR="00982507" w:rsidRPr="00982507" w:rsidRDefault="00982507" w:rsidP="00982507">
      <w:pPr>
        <w:widowControl w:val="0"/>
        <w:autoSpaceDE w:val="0"/>
        <w:autoSpaceDN w:val="0"/>
        <w:adjustRightInd w:val="0"/>
        <w:ind w:left="480" w:hanging="480"/>
      </w:pPr>
      <w:r w:rsidRPr="00982507">
        <w:t xml:space="preserve">Ritonga, A. A., &amp; Hasibuan, E. R. (2025). </w:t>
      </w:r>
      <w:r w:rsidRPr="00982507">
        <w:rPr>
          <w:i/>
          <w:iCs/>
        </w:rPr>
        <w:t>Eksplorasi Masa Depan Robotika : Integrasi Kecerdasan Buatan dalam Sistem Automasi Adaptif Berbasis Lingkungan</w:t>
      </w:r>
      <w:r w:rsidRPr="00982507">
        <w:t xml:space="preserve">. </w:t>
      </w:r>
      <w:r w:rsidRPr="00982507">
        <w:rPr>
          <w:i/>
          <w:iCs/>
        </w:rPr>
        <w:t>1</w:t>
      </w:r>
      <w:r w:rsidRPr="00982507">
        <w:t>, 387–393.</w:t>
      </w:r>
    </w:p>
    <w:p w14:paraId="1537CFC1" w14:textId="77777777" w:rsidR="00982507" w:rsidRPr="00982507" w:rsidRDefault="00982507" w:rsidP="00982507">
      <w:pPr>
        <w:widowControl w:val="0"/>
        <w:autoSpaceDE w:val="0"/>
        <w:autoSpaceDN w:val="0"/>
        <w:adjustRightInd w:val="0"/>
        <w:ind w:left="480" w:hanging="480"/>
      </w:pPr>
      <w:r w:rsidRPr="00982507">
        <w:t xml:space="preserve">Saputra, C. (2023). Implementasi Algoritma SIFT (Scale-Invariant Feature Transform) Dan Algoritma Kalman Filter Dalam Mendeteksi Objek Bola. </w:t>
      </w:r>
      <w:r w:rsidRPr="00982507">
        <w:rPr>
          <w:i/>
          <w:iCs/>
        </w:rPr>
        <w:t>Jurnal PROCESSOR</w:t>
      </w:r>
      <w:r w:rsidRPr="00982507">
        <w:t xml:space="preserve">, </w:t>
      </w:r>
      <w:r w:rsidRPr="00982507">
        <w:rPr>
          <w:i/>
          <w:iCs/>
        </w:rPr>
        <w:t>18</w:t>
      </w:r>
      <w:r w:rsidRPr="00982507">
        <w:t>(1), 73–82. https://doi.org/10.33998/processor.2023.18.1.791</w:t>
      </w:r>
    </w:p>
    <w:p w14:paraId="1929EA1F" w14:textId="77777777" w:rsidR="00982507" w:rsidRPr="00982507" w:rsidRDefault="00982507" w:rsidP="00982507">
      <w:pPr>
        <w:widowControl w:val="0"/>
        <w:autoSpaceDE w:val="0"/>
        <w:autoSpaceDN w:val="0"/>
        <w:adjustRightInd w:val="0"/>
        <w:ind w:left="480" w:hanging="480"/>
      </w:pPr>
      <w:r w:rsidRPr="00982507">
        <w:t xml:space="preserve">Saputra, F. B., Kallista, M., &amp; Setianingsih, C. (2023). Deteksi social distancing dan penggunaan masker di restoran menggunakan algoritma Residual Network (ResNet). </w:t>
      </w:r>
      <w:r w:rsidRPr="00982507">
        <w:rPr>
          <w:i/>
          <w:iCs/>
        </w:rPr>
        <w:t>EProceedings of Engineering</w:t>
      </w:r>
      <w:r w:rsidRPr="00982507">
        <w:t xml:space="preserve">, </w:t>
      </w:r>
      <w:r w:rsidRPr="00982507">
        <w:rPr>
          <w:i/>
          <w:iCs/>
        </w:rPr>
        <w:t>10</w:t>
      </w:r>
      <w:r w:rsidRPr="00982507">
        <w:t>(1), 284–295.</w:t>
      </w:r>
    </w:p>
    <w:p w14:paraId="780753EA" w14:textId="77777777" w:rsidR="00982507" w:rsidRPr="00982507" w:rsidRDefault="00982507" w:rsidP="00982507">
      <w:pPr>
        <w:widowControl w:val="0"/>
        <w:autoSpaceDE w:val="0"/>
        <w:autoSpaceDN w:val="0"/>
        <w:adjustRightInd w:val="0"/>
        <w:ind w:left="480" w:hanging="480"/>
      </w:pPr>
      <w:r w:rsidRPr="00982507">
        <w:t xml:space="preserve">Shofi, M., Basuki, B. M., &amp; Habibi, A. (2023). Rancang Bangun Penendang Bola Pada Robot Soccer Unisma Menggunakan Solenoid. </w:t>
      </w:r>
      <w:r w:rsidRPr="00982507">
        <w:rPr>
          <w:i/>
          <w:iCs/>
        </w:rPr>
        <w:t>Science Electro</w:t>
      </w:r>
      <w:r w:rsidRPr="00982507">
        <w:t xml:space="preserve">, </w:t>
      </w:r>
      <w:r w:rsidRPr="00982507">
        <w:rPr>
          <w:i/>
          <w:iCs/>
        </w:rPr>
        <w:t>16</w:t>
      </w:r>
      <w:r w:rsidRPr="00982507">
        <w:t>(4), 1–7.</w:t>
      </w:r>
    </w:p>
    <w:p w14:paraId="4C2B421A" w14:textId="77777777" w:rsidR="00982507" w:rsidRPr="00982507" w:rsidRDefault="00982507" w:rsidP="00982507">
      <w:pPr>
        <w:widowControl w:val="0"/>
        <w:autoSpaceDE w:val="0"/>
        <w:autoSpaceDN w:val="0"/>
        <w:adjustRightInd w:val="0"/>
        <w:ind w:left="480" w:hanging="480"/>
      </w:pPr>
      <w:r w:rsidRPr="00982507">
        <w:t xml:space="preserve">Sholehurrohman, R., Habibi, M. R., Ilman, I. S., Taufiq, R., &amp; Muhaqiqin, M. (2023). Analisis Metode Kalman Filter, Particle Filter dan Correlation Filter Untuk Pelacakan Objek. </w:t>
      </w:r>
      <w:r w:rsidRPr="00982507">
        <w:rPr>
          <w:i/>
          <w:iCs/>
        </w:rPr>
        <w:t>Komputika : Jurnal Sistem Komputer</w:t>
      </w:r>
      <w:r w:rsidRPr="00982507">
        <w:t xml:space="preserve">, </w:t>
      </w:r>
      <w:r w:rsidRPr="00982507">
        <w:rPr>
          <w:i/>
          <w:iCs/>
        </w:rPr>
        <w:t>12</w:t>
      </w:r>
      <w:r w:rsidRPr="00982507">
        <w:t>(2), 21–28. https://doi.org/10.34010/komputika.v12i2.9567</w:t>
      </w:r>
    </w:p>
    <w:p w14:paraId="3293B04B" w14:textId="77777777" w:rsidR="00982507" w:rsidRPr="00982507" w:rsidRDefault="00982507" w:rsidP="00982507">
      <w:pPr>
        <w:widowControl w:val="0"/>
        <w:autoSpaceDE w:val="0"/>
        <w:autoSpaceDN w:val="0"/>
        <w:adjustRightInd w:val="0"/>
        <w:ind w:left="480" w:hanging="480"/>
      </w:pPr>
      <w:r w:rsidRPr="00982507">
        <w:t xml:space="preserve">Surya, M., Nehemia Toscany, A., Saputra, C., Pratama, Y., &amp; Bustami, M. I. (2025). Penggunaan Yolo Untuk Deteksi Robot Dan Gawang Pada Robot Sepak Bola Beroda. </w:t>
      </w:r>
      <w:r w:rsidRPr="00982507">
        <w:rPr>
          <w:i/>
          <w:iCs/>
        </w:rPr>
        <w:t>The Indonesian Journal of Computer Science</w:t>
      </w:r>
      <w:r w:rsidRPr="00982507">
        <w:t xml:space="preserve">, </w:t>
      </w:r>
      <w:r w:rsidRPr="00982507">
        <w:rPr>
          <w:i/>
          <w:iCs/>
        </w:rPr>
        <w:t>14</w:t>
      </w:r>
      <w:r w:rsidRPr="00982507">
        <w:t>(1), 1055–1070. https://doi.org/10.33022/ijcs.v14i1.4575</w:t>
      </w:r>
    </w:p>
    <w:p w14:paraId="66DF06B5" w14:textId="77777777" w:rsidR="00982507" w:rsidRPr="00982507" w:rsidRDefault="00982507" w:rsidP="00982507">
      <w:pPr>
        <w:widowControl w:val="0"/>
        <w:autoSpaceDE w:val="0"/>
        <w:autoSpaceDN w:val="0"/>
        <w:adjustRightInd w:val="0"/>
        <w:ind w:left="480" w:hanging="480"/>
      </w:pPr>
      <w:r w:rsidRPr="00982507">
        <w:t xml:space="preserve">Widodo, Y. B., Sibuea, S., &amp; Narji, M. (2024). Kecerdasan Buatan dalam Pendidikan: Meningkatkan Pembelajaran Personalisasi. </w:t>
      </w:r>
      <w:r w:rsidRPr="00982507">
        <w:rPr>
          <w:i/>
          <w:iCs/>
        </w:rPr>
        <w:t xml:space="preserve">Jurnal Teknologi </w:t>
      </w:r>
      <w:r w:rsidRPr="00982507">
        <w:rPr>
          <w:i/>
          <w:iCs/>
        </w:rPr>
        <w:lastRenderedPageBreak/>
        <w:t>Informatika Dan Komputer</w:t>
      </w:r>
      <w:r w:rsidRPr="00982507">
        <w:t xml:space="preserve">, </w:t>
      </w:r>
      <w:r w:rsidRPr="00982507">
        <w:rPr>
          <w:i/>
          <w:iCs/>
        </w:rPr>
        <w:t>10</w:t>
      </w:r>
      <w:r w:rsidRPr="00982507">
        <w:t>(2), 602–615. https://doi.org/10.37012/jtik.v10i2.2324</w:t>
      </w:r>
    </w:p>
    <w:p w14:paraId="15114950" w14:textId="77777777" w:rsidR="00982507" w:rsidRPr="00982507" w:rsidRDefault="00982507" w:rsidP="00982507">
      <w:pPr>
        <w:widowControl w:val="0"/>
        <w:autoSpaceDE w:val="0"/>
        <w:autoSpaceDN w:val="0"/>
        <w:adjustRightInd w:val="0"/>
        <w:ind w:left="480" w:hanging="480"/>
      </w:pPr>
      <w:r w:rsidRPr="00982507">
        <w:t xml:space="preserve">Wijaya, G. F., &amp; Yuniarto, D. (2024). Tinjauan Penerapan Machine Learning pada Sistem Rekomendasi Menggunakan Model Klasifikasi. </w:t>
      </w:r>
      <w:r w:rsidRPr="00982507">
        <w:rPr>
          <w:i/>
          <w:iCs/>
        </w:rPr>
        <w:t>Populer: Jurnal Penelitian Mahasiswa</w:t>
      </w:r>
      <w:r w:rsidRPr="00982507">
        <w:t xml:space="preserve">, </w:t>
      </w:r>
      <w:r w:rsidRPr="00982507">
        <w:rPr>
          <w:i/>
          <w:iCs/>
        </w:rPr>
        <w:t>3</w:t>
      </w:r>
      <w:r w:rsidRPr="00982507">
        <w:t>(4), 144–153. https://doi.org/10.58192/populer.v3i4.2798</w:t>
      </w:r>
    </w:p>
    <w:p w14:paraId="533649B1" w14:textId="77777777" w:rsidR="00982507" w:rsidRPr="00982507" w:rsidRDefault="00982507" w:rsidP="00982507">
      <w:pPr>
        <w:widowControl w:val="0"/>
        <w:autoSpaceDE w:val="0"/>
        <w:autoSpaceDN w:val="0"/>
        <w:adjustRightInd w:val="0"/>
        <w:ind w:left="480" w:hanging="480"/>
      </w:pPr>
      <w:r w:rsidRPr="00982507">
        <w:t xml:space="preserve">Yuztiawan, F. R., &amp; Utaminingrum, F. (2017). Implementasi Metode Kalman Filter Dan Model Yolov8N Untuk Fitur Human-Following Pada Kursi Roda Pintar. </w:t>
      </w:r>
      <w:r w:rsidRPr="00982507">
        <w:rPr>
          <w:i/>
          <w:iCs/>
        </w:rPr>
        <w:t>Jurnal Pengembangan Teknologi Informasi Dan Ilmu Komputer</w:t>
      </w:r>
      <w:r w:rsidRPr="00982507">
        <w:t xml:space="preserve">, </w:t>
      </w:r>
      <w:r w:rsidRPr="00982507">
        <w:rPr>
          <w:i/>
          <w:iCs/>
        </w:rPr>
        <w:t>1</w:t>
      </w:r>
      <w:r w:rsidRPr="00982507">
        <w:t>(1), 2548–2964.</w:t>
      </w:r>
    </w:p>
    <w:p w14:paraId="18990E16" w14:textId="5FFE5DD7" w:rsidR="004C2B10" w:rsidRPr="00E95A92" w:rsidRDefault="00982507" w:rsidP="004C2B10">
      <w:pPr>
        <w:rPr>
          <w:lang w:val="sv-SE"/>
        </w:rPr>
      </w:pPr>
      <w:r>
        <w:rPr>
          <w:lang w:val="sv-SE"/>
        </w:rPr>
        <w:fldChar w:fldCharType="end"/>
      </w:r>
    </w:p>
    <w:sectPr w:rsidR="004C2B10" w:rsidRPr="00E95A92" w:rsidSect="00E96190">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1A88AA" w14:textId="77777777" w:rsidR="009B1DA9" w:rsidRPr="00C4686A" w:rsidRDefault="009B1DA9" w:rsidP="007C2EF6">
      <w:pPr>
        <w:spacing w:line="240" w:lineRule="auto"/>
      </w:pPr>
      <w:r w:rsidRPr="00C4686A">
        <w:separator/>
      </w:r>
    </w:p>
  </w:endnote>
  <w:endnote w:type="continuationSeparator" w:id="0">
    <w:p w14:paraId="4216BAC8" w14:textId="77777777" w:rsidR="009B1DA9" w:rsidRPr="00C4686A" w:rsidRDefault="009B1DA9" w:rsidP="007C2EF6">
      <w:pPr>
        <w:spacing w:line="240" w:lineRule="auto"/>
      </w:pPr>
      <w:r w:rsidRPr="00C4686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2006995"/>
      <w:docPartObj>
        <w:docPartGallery w:val="Page Numbers (Bottom of Page)"/>
        <w:docPartUnique/>
      </w:docPartObj>
    </w:sdtPr>
    <w:sdtContent>
      <w:p w14:paraId="7BBA822E" w14:textId="37AA45CC" w:rsidR="00ED7156" w:rsidRPr="00C4686A" w:rsidRDefault="00ED7156">
        <w:pPr>
          <w:pStyle w:val="Footer"/>
          <w:jc w:val="center"/>
        </w:pPr>
        <w:r w:rsidRPr="00C4686A">
          <w:fldChar w:fldCharType="begin"/>
        </w:r>
        <w:r w:rsidRPr="00C4686A">
          <w:instrText xml:space="preserve"> PAGE   \* MERGEFORMAT </w:instrText>
        </w:r>
        <w:r w:rsidRPr="00C4686A">
          <w:fldChar w:fldCharType="separate"/>
        </w:r>
        <w:r w:rsidRPr="00C4686A">
          <w:t>2</w:t>
        </w:r>
        <w:r w:rsidRPr="00C4686A">
          <w:fldChar w:fldCharType="end"/>
        </w:r>
      </w:p>
    </w:sdtContent>
  </w:sdt>
  <w:p w14:paraId="613A78EB" w14:textId="77777777" w:rsidR="00ED7156" w:rsidRPr="00C4686A" w:rsidRDefault="00ED71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D4863B" w14:textId="77777777" w:rsidR="009B1DA9" w:rsidRPr="00C4686A" w:rsidRDefault="009B1DA9" w:rsidP="007C2EF6">
      <w:pPr>
        <w:spacing w:line="240" w:lineRule="auto"/>
      </w:pPr>
      <w:r w:rsidRPr="00C4686A">
        <w:separator/>
      </w:r>
    </w:p>
  </w:footnote>
  <w:footnote w:type="continuationSeparator" w:id="0">
    <w:p w14:paraId="18C2CEE3" w14:textId="77777777" w:rsidR="009B1DA9" w:rsidRPr="00C4686A" w:rsidRDefault="009B1DA9" w:rsidP="007C2EF6">
      <w:pPr>
        <w:spacing w:line="240" w:lineRule="auto"/>
      </w:pPr>
      <w:r w:rsidRPr="00C4686A">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517CC5"/>
    <w:multiLevelType w:val="multilevel"/>
    <w:tmpl w:val="288833D4"/>
    <w:lvl w:ilvl="0">
      <w:start w:val="1"/>
      <w:numFmt w:val="decimal"/>
      <w:lvlText w:val="%1."/>
      <w:lvlJc w:val="left"/>
      <w:pPr>
        <w:ind w:left="927" w:hanging="360"/>
      </w:pPr>
      <w:rPr>
        <w:rFonts w:hint="default"/>
      </w:rPr>
    </w:lvl>
    <w:lvl w:ilvl="1">
      <w:start w:val="8"/>
      <w:numFmt w:val="decimal"/>
      <w:isLgl/>
      <w:lvlText w:val="%1.%2."/>
      <w:lvlJc w:val="left"/>
      <w:pPr>
        <w:ind w:left="1183"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515" w:hanging="720"/>
      </w:pPr>
      <w:rPr>
        <w:rFonts w:hint="default"/>
      </w:rPr>
    </w:lvl>
    <w:lvl w:ilvl="4">
      <w:start w:val="1"/>
      <w:numFmt w:val="decimal"/>
      <w:isLgl/>
      <w:lvlText w:val="%1.%2.%3.%4.%5."/>
      <w:lvlJc w:val="left"/>
      <w:pPr>
        <w:ind w:left="1951" w:hanging="1080"/>
      </w:pPr>
      <w:rPr>
        <w:rFonts w:hint="default"/>
      </w:rPr>
    </w:lvl>
    <w:lvl w:ilvl="5">
      <w:start w:val="1"/>
      <w:numFmt w:val="decimal"/>
      <w:isLgl/>
      <w:lvlText w:val="%1.%2.%3.%4.%5.%6."/>
      <w:lvlJc w:val="left"/>
      <w:pPr>
        <w:ind w:left="2027" w:hanging="1080"/>
      </w:pPr>
      <w:rPr>
        <w:rFonts w:hint="default"/>
      </w:rPr>
    </w:lvl>
    <w:lvl w:ilvl="6">
      <w:start w:val="1"/>
      <w:numFmt w:val="decimal"/>
      <w:isLgl/>
      <w:lvlText w:val="%1.%2.%3.%4.%5.%6.%7."/>
      <w:lvlJc w:val="left"/>
      <w:pPr>
        <w:ind w:left="2463" w:hanging="1440"/>
      </w:pPr>
      <w:rPr>
        <w:rFonts w:hint="default"/>
      </w:rPr>
    </w:lvl>
    <w:lvl w:ilvl="7">
      <w:start w:val="1"/>
      <w:numFmt w:val="decimal"/>
      <w:isLgl/>
      <w:lvlText w:val="%1.%2.%3.%4.%5.%6.%7.%8."/>
      <w:lvlJc w:val="left"/>
      <w:pPr>
        <w:ind w:left="2539" w:hanging="1440"/>
      </w:pPr>
      <w:rPr>
        <w:rFonts w:hint="default"/>
      </w:rPr>
    </w:lvl>
    <w:lvl w:ilvl="8">
      <w:start w:val="1"/>
      <w:numFmt w:val="decimal"/>
      <w:isLgl/>
      <w:lvlText w:val="%1.%2.%3.%4.%5.%6.%7.%8.%9."/>
      <w:lvlJc w:val="left"/>
      <w:pPr>
        <w:ind w:left="2975" w:hanging="1800"/>
      </w:pPr>
      <w:rPr>
        <w:rFonts w:hint="default"/>
      </w:rPr>
    </w:lvl>
  </w:abstractNum>
  <w:abstractNum w:abstractNumId="1" w15:restartNumberingAfterBreak="0">
    <w:nsid w:val="1BF367D7"/>
    <w:multiLevelType w:val="hybridMultilevel"/>
    <w:tmpl w:val="2B944038"/>
    <w:lvl w:ilvl="0" w:tplc="FFFFFFF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2A4670B7"/>
    <w:multiLevelType w:val="hybridMultilevel"/>
    <w:tmpl w:val="B490ADA8"/>
    <w:lvl w:ilvl="0" w:tplc="9952435E">
      <w:start w:val="1"/>
      <w:numFmt w:val="decimal"/>
      <w:lvlText w:val="3.%1.   "/>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F8172E"/>
    <w:multiLevelType w:val="hybridMultilevel"/>
    <w:tmpl w:val="D8163DA6"/>
    <w:lvl w:ilvl="0" w:tplc="D7124AF4">
      <w:start w:val="1"/>
      <w:numFmt w:val="decimal"/>
      <w:lvlText w:val="%1."/>
      <w:lvlJc w:val="left"/>
      <w:pPr>
        <w:ind w:left="1996" w:hanging="360"/>
      </w:pPr>
      <w:rPr>
        <w:i w:val="0"/>
        <w:iCs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 w15:restartNumberingAfterBreak="0">
    <w:nsid w:val="346118C1"/>
    <w:multiLevelType w:val="hybridMultilevel"/>
    <w:tmpl w:val="3BD497D6"/>
    <w:lvl w:ilvl="0" w:tplc="3809000F">
      <w:start w:val="1"/>
      <w:numFmt w:val="decimal"/>
      <w:lvlText w:val="%1."/>
      <w:lvlJc w:val="left"/>
      <w:pPr>
        <w:ind w:left="3276" w:hanging="360"/>
      </w:pPr>
      <w:rPr>
        <w:i w:val="0"/>
        <w:iCs w:val="0"/>
        <w:sz w:val="24"/>
        <w:szCs w:val="20"/>
      </w:rPr>
    </w:lvl>
    <w:lvl w:ilvl="1" w:tplc="FFFFFFFF">
      <w:start w:val="1"/>
      <w:numFmt w:val="lowerLetter"/>
      <w:lvlText w:val="%2."/>
      <w:lvlJc w:val="left"/>
      <w:pPr>
        <w:ind w:left="3996" w:hanging="360"/>
      </w:pPr>
    </w:lvl>
    <w:lvl w:ilvl="2" w:tplc="FFFFFFFF">
      <w:start w:val="1"/>
      <w:numFmt w:val="lowerRoman"/>
      <w:lvlText w:val="%3."/>
      <w:lvlJc w:val="right"/>
      <w:pPr>
        <w:ind w:left="4716" w:hanging="180"/>
      </w:pPr>
    </w:lvl>
    <w:lvl w:ilvl="3" w:tplc="FFFFFFFF">
      <w:start w:val="1"/>
      <w:numFmt w:val="decimal"/>
      <w:lvlText w:val="%4."/>
      <w:lvlJc w:val="left"/>
      <w:pPr>
        <w:ind w:left="5436" w:hanging="360"/>
      </w:pPr>
    </w:lvl>
    <w:lvl w:ilvl="4" w:tplc="FFFFFFFF">
      <w:start w:val="1"/>
      <w:numFmt w:val="lowerLetter"/>
      <w:lvlText w:val="%5."/>
      <w:lvlJc w:val="left"/>
      <w:pPr>
        <w:ind w:left="6156" w:hanging="360"/>
      </w:pPr>
    </w:lvl>
    <w:lvl w:ilvl="5" w:tplc="FFFFFFFF">
      <w:start w:val="1"/>
      <w:numFmt w:val="lowerRoman"/>
      <w:lvlText w:val="%6."/>
      <w:lvlJc w:val="right"/>
      <w:pPr>
        <w:ind w:left="6876" w:hanging="180"/>
      </w:pPr>
    </w:lvl>
    <w:lvl w:ilvl="6" w:tplc="FFFFFFFF">
      <w:start w:val="1"/>
      <w:numFmt w:val="decimal"/>
      <w:lvlText w:val="%7."/>
      <w:lvlJc w:val="left"/>
      <w:pPr>
        <w:ind w:left="7596" w:hanging="360"/>
      </w:pPr>
    </w:lvl>
    <w:lvl w:ilvl="7" w:tplc="FFFFFFFF">
      <w:start w:val="1"/>
      <w:numFmt w:val="lowerLetter"/>
      <w:lvlText w:val="%8."/>
      <w:lvlJc w:val="left"/>
      <w:pPr>
        <w:ind w:left="8316" w:hanging="360"/>
      </w:pPr>
    </w:lvl>
    <w:lvl w:ilvl="8" w:tplc="FFFFFFFF">
      <w:start w:val="1"/>
      <w:numFmt w:val="lowerRoman"/>
      <w:lvlText w:val="%9."/>
      <w:lvlJc w:val="right"/>
      <w:pPr>
        <w:ind w:left="9036" w:hanging="180"/>
      </w:pPr>
    </w:lvl>
  </w:abstractNum>
  <w:abstractNum w:abstractNumId="5" w15:restartNumberingAfterBreak="0">
    <w:nsid w:val="3B9F0234"/>
    <w:multiLevelType w:val="hybridMultilevel"/>
    <w:tmpl w:val="D2F81032"/>
    <w:lvl w:ilvl="0" w:tplc="2B583670">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3EB26240"/>
    <w:multiLevelType w:val="hybridMultilevel"/>
    <w:tmpl w:val="F27ADE12"/>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426A2606"/>
    <w:multiLevelType w:val="hybridMultilevel"/>
    <w:tmpl w:val="001A1BCC"/>
    <w:lvl w:ilvl="0" w:tplc="B5BEE2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4D5743F4"/>
    <w:multiLevelType w:val="multilevel"/>
    <w:tmpl w:val="A92EBB5C"/>
    <w:lvl w:ilvl="0">
      <w:start w:val="1"/>
      <w:numFmt w:val="decimal"/>
      <w:lvlText w:val="%1."/>
      <w:lvlJc w:val="left"/>
      <w:pPr>
        <w:ind w:left="927" w:hanging="360"/>
      </w:pPr>
      <w:rPr>
        <w:rFonts w:hint="default"/>
      </w:rPr>
    </w:lvl>
    <w:lvl w:ilvl="1">
      <w:start w:val="1"/>
      <w:numFmt w:val="decimal"/>
      <w:lvlText w:val="2.%2."/>
      <w:lvlJc w:val="left"/>
      <w:pPr>
        <w:ind w:left="927" w:hanging="360"/>
      </w:pPr>
      <w:rPr>
        <w:rFonts w:hint="default"/>
        <w:i w:val="0"/>
        <w:iCs w:val="0"/>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9" w15:restartNumberingAfterBreak="0">
    <w:nsid w:val="50994AF7"/>
    <w:multiLevelType w:val="hybridMultilevel"/>
    <w:tmpl w:val="C526C21E"/>
    <w:lvl w:ilvl="0" w:tplc="B882FA86">
      <w:start w:val="1"/>
      <w:numFmt w:val="decimal"/>
      <w:lvlText w:val="2.7.%1."/>
      <w:lvlJc w:val="left"/>
      <w:pPr>
        <w:ind w:left="1287" w:hanging="360"/>
      </w:pPr>
      <w:rPr>
        <w:rFonts w:hint="default"/>
      </w:rPr>
    </w:lvl>
    <w:lvl w:ilvl="1" w:tplc="943EBA3E">
      <w:start w:val="1"/>
      <w:numFmt w:val="decimal"/>
      <w:lvlText w:val="%2."/>
      <w:lvlJc w:val="left"/>
      <w:pPr>
        <w:ind w:left="2007" w:hanging="360"/>
      </w:pPr>
      <w:rPr>
        <w:rFonts w:hint="default"/>
        <w:i w:val="0"/>
        <w:iCs w:val="0"/>
      </w:r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50C71F55"/>
    <w:multiLevelType w:val="multilevel"/>
    <w:tmpl w:val="E75C486A"/>
    <w:lvl w:ilvl="0">
      <w:start w:val="1"/>
      <w:numFmt w:val="decimal"/>
      <w:lvlText w:val="%1."/>
      <w:lvlJc w:val="left"/>
      <w:pPr>
        <w:ind w:left="1494" w:hanging="360"/>
      </w:pPr>
      <w:rPr>
        <w:rFonts w:hint="default"/>
      </w:rPr>
    </w:lvl>
    <w:lvl w:ilvl="1">
      <w:start w:val="4"/>
      <w:numFmt w:val="decimal"/>
      <w:isLgl/>
      <w:lvlText w:val="%1.%2."/>
      <w:lvlJc w:val="left"/>
      <w:pPr>
        <w:ind w:left="1674" w:hanging="54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1" w15:restartNumberingAfterBreak="0">
    <w:nsid w:val="5435484F"/>
    <w:multiLevelType w:val="hybridMultilevel"/>
    <w:tmpl w:val="CFDCC282"/>
    <w:lvl w:ilvl="0" w:tplc="60EA761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571A3952"/>
    <w:multiLevelType w:val="multilevel"/>
    <w:tmpl w:val="70F25F14"/>
    <w:lvl w:ilvl="0">
      <w:start w:val="1"/>
      <w:numFmt w:val="decimal"/>
      <w:lvlText w:val="%1."/>
      <w:lvlJc w:val="left"/>
      <w:pPr>
        <w:ind w:left="1287" w:hanging="360"/>
      </w:pPr>
    </w:lvl>
    <w:lvl w:ilvl="1">
      <w:start w:val="9"/>
      <w:numFmt w:val="decimal"/>
      <w:isLgl/>
      <w:lvlText w:val="%1.%2."/>
      <w:lvlJc w:val="left"/>
      <w:pPr>
        <w:ind w:left="1467" w:hanging="54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3" w15:restartNumberingAfterBreak="0">
    <w:nsid w:val="5F11658F"/>
    <w:multiLevelType w:val="multilevel"/>
    <w:tmpl w:val="B2ACDD6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15:restartNumberingAfterBreak="0">
    <w:nsid w:val="615C46E8"/>
    <w:multiLevelType w:val="hybridMultilevel"/>
    <w:tmpl w:val="6A883AD2"/>
    <w:lvl w:ilvl="0" w:tplc="E1D087B6">
      <w:start w:val="1"/>
      <w:numFmt w:val="decimal"/>
      <w:lvlText w:val="1.%1."/>
      <w:lvlJc w:val="left"/>
      <w:pPr>
        <w:ind w:left="720" w:hanging="360"/>
      </w:pPr>
      <w:rPr>
        <w:rFonts w:hint="default"/>
        <w:b/>
        <w:bCs/>
        <w:i w:val="0"/>
        <w:strike w:val="0"/>
        <w:dstrike w:val="0"/>
        <w:color w:val="000000"/>
        <w:sz w:val="24"/>
        <w:szCs w:val="24"/>
        <w:u w:val="none" w:color="000000"/>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5C212D5"/>
    <w:multiLevelType w:val="hybridMultilevel"/>
    <w:tmpl w:val="3502E3A6"/>
    <w:lvl w:ilvl="0" w:tplc="3AC635B4">
      <w:start w:val="1"/>
      <w:numFmt w:val="decimal"/>
      <w:lvlText w:val="2.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3415E30"/>
    <w:multiLevelType w:val="hybridMultilevel"/>
    <w:tmpl w:val="3C68DA42"/>
    <w:lvl w:ilvl="0" w:tplc="FFFFFFFF">
      <w:start w:val="1"/>
      <w:numFmt w:val="decimal"/>
      <w:lvlText w:val="%1."/>
      <w:lvlJc w:val="left"/>
      <w:pPr>
        <w:ind w:left="1494"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1853716096">
    <w:abstractNumId w:val="14"/>
  </w:num>
  <w:num w:numId="2" w16cid:durableId="509951204">
    <w:abstractNumId w:val="11"/>
  </w:num>
  <w:num w:numId="3" w16cid:durableId="1582987909">
    <w:abstractNumId w:val="13"/>
  </w:num>
  <w:num w:numId="4" w16cid:durableId="1887832706">
    <w:abstractNumId w:val="10"/>
  </w:num>
  <w:num w:numId="5" w16cid:durableId="750468543">
    <w:abstractNumId w:val="1"/>
  </w:num>
  <w:num w:numId="6" w16cid:durableId="273053966">
    <w:abstractNumId w:val="16"/>
  </w:num>
  <w:num w:numId="7" w16cid:durableId="1186289134">
    <w:abstractNumId w:val="0"/>
  </w:num>
  <w:num w:numId="8" w16cid:durableId="23487983">
    <w:abstractNumId w:val="8"/>
  </w:num>
  <w:num w:numId="9" w16cid:durableId="344601995">
    <w:abstractNumId w:val="9"/>
  </w:num>
  <w:num w:numId="10" w16cid:durableId="1269385111">
    <w:abstractNumId w:val="3"/>
  </w:num>
  <w:num w:numId="11" w16cid:durableId="294213082">
    <w:abstractNumId w:val="15"/>
  </w:num>
  <w:num w:numId="12" w16cid:durableId="214435146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7998262">
    <w:abstractNumId w:val="4"/>
  </w:num>
  <w:num w:numId="14" w16cid:durableId="197662409">
    <w:abstractNumId w:val="12"/>
  </w:num>
  <w:num w:numId="15" w16cid:durableId="248317972">
    <w:abstractNumId w:val="2"/>
  </w:num>
  <w:num w:numId="16" w16cid:durableId="980891626">
    <w:abstractNumId w:val="7"/>
  </w:num>
  <w:num w:numId="17" w16cid:durableId="1365866547">
    <w:abstractNumId w:val="5"/>
  </w:num>
  <w:num w:numId="18" w16cid:durableId="13812420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4E8"/>
    <w:rsid w:val="000016C4"/>
    <w:rsid w:val="0000444E"/>
    <w:rsid w:val="00007797"/>
    <w:rsid w:val="0001494A"/>
    <w:rsid w:val="00021A34"/>
    <w:rsid w:val="00026B63"/>
    <w:rsid w:val="00033002"/>
    <w:rsid w:val="00033E7F"/>
    <w:rsid w:val="00034AD3"/>
    <w:rsid w:val="00041E78"/>
    <w:rsid w:val="00044A05"/>
    <w:rsid w:val="00046E56"/>
    <w:rsid w:val="000614E8"/>
    <w:rsid w:val="000660CD"/>
    <w:rsid w:val="000713CE"/>
    <w:rsid w:val="00074251"/>
    <w:rsid w:val="00075612"/>
    <w:rsid w:val="00075A32"/>
    <w:rsid w:val="000807AB"/>
    <w:rsid w:val="0008204A"/>
    <w:rsid w:val="00092008"/>
    <w:rsid w:val="00093FDF"/>
    <w:rsid w:val="00095E78"/>
    <w:rsid w:val="00095F36"/>
    <w:rsid w:val="00096193"/>
    <w:rsid w:val="000A06BE"/>
    <w:rsid w:val="000B4D6E"/>
    <w:rsid w:val="000B59BE"/>
    <w:rsid w:val="000B708F"/>
    <w:rsid w:val="000C1874"/>
    <w:rsid w:val="000D1BE7"/>
    <w:rsid w:val="000D2910"/>
    <w:rsid w:val="000D4DFC"/>
    <w:rsid w:val="000D5C3E"/>
    <w:rsid w:val="000D6B99"/>
    <w:rsid w:val="000F1970"/>
    <w:rsid w:val="000F27C9"/>
    <w:rsid w:val="000F2F02"/>
    <w:rsid w:val="00103CC5"/>
    <w:rsid w:val="00104313"/>
    <w:rsid w:val="001043B8"/>
    <w:rsid w:val="001052D5"/>
    <w:rsid w:val="00106E03"/>
    <w:rsid w:val="0011045A"/>
    <w:rsid w:val="001157B1"/>
    <w:rsid w:val="0011712B"/>
    <w:rsid w:val="001218FF"/>
    <w:rsid w:val="001300FB"/>
    <w:rsid w:val="0013047B"/>
    <w:rsid w:val="00133819"/>
    <w:rsid w:val="001371C5"/>
    <w:rsid w:val="00137529"/>
    <w:rsid w:val="001376EE"/>
    <w:rsid w:val="001426DA"/>
    <w:rsid w:val="00142D3B"/>
    <w:rsid w:val="00144B4E"/>
    <w:rsid w:val="0014616C"/>
    <w:rsid w:val="001513CA"/>
    <w:rsid w:val="00162670"/>
    <w:rsid w:val="00165EAB"/>
    <w:rsid w:val="0017273D"/>
    <w:rsid w:val="0018006B"/>
    <w:rsid w:val="001844C5"/>
    <w:rsid w:val="00185CA5"/>
    <w:rsid w:val="00190E53"/>
    <w:rsid w:val="00195115"/>
    <w:rsid w:val="001A1F23"/>
    <w:rsid w:val="001A469D"/>
    <w:rsid w:val="001A754D"/>
    <w:rsid w:val="001B282E"/>
    <w:rsid w:val="001B5F88"/>
    <w:rsid w:val="001C44A3"/>
    <w:rsid w:val="001C4F63"/>
    <w:rsid w:val="001D010B"/>
    <w:rsid w:val="001D375F"/>
    <w:rsid w:val="001E6E86"/>
    <w:rsid w:val="001F0C69"/>
    <w:rsid w:val="001F132E"/>
    <w:rsid w:val="001F73A6"/>
    <w:rsid w:val="00200629"/>
    <w:rsid w:val="00201461"/>
    <w:rsid w:val="00202B03"/>
    <w:rsid w:val="00204E65"/>
    <w:rsid w:val="00205CAA"/>
    <w:rsid w:val="002063EC"/>
    <w:rsid w:val="00207A8E"/>
    <w:rsid w:val="002119C8"/>
    <w:rsid w:val="00215993"/>
    <w:rsid w:val="00222A8B"/>
    <w:rsid w:val="00224E5B"/>
    <w:rsid w:val="00227E32"/>
    <w:rsid w:val="0023044A"/>
    <w:rsid w:val="00231556"/>
    <w:rsid w:val="002407E5"/>
    <w:rsid w:val="00242F4D"/>
    <w:rsid w:val="002435E4"/>
    <w:rsid w:val="0024602B"/>
    <w:rsid w:val="002465C6"/>
    <w:rsid w:val="0025349A"/>
    <w:rsid w:val="002543BE"/>
    <w:rsid w:val="00256AE8"/>
    <w:rsid w:val="002617C5"/>
    <w:rsid w:val="00261A03"/>
    <w:rsid w:val="00263529"/>
    <w:rsid w:val="00265087"/>
    <w:rsid w:val="00265A61"/>
    <w:rsid w:val="002673FD"/>
    <w:rsid w:val="00270B6F"/>
    <w:rsid w:val="00271077"/>
    <w:rsid w:val="00271429"/>
    <w:rsid w:val="0027258F"/>
    <w:rsid w:val="002727C1"/>
    <w:rsid w:val="00274047"/>
    <w:rsid w:val="0027769F"/>
    <w:rsid w:val="00277967"/>
    <w:rsid w:val="00280BC7"/>
    <w:rsid w:val="00284814"/>
    <w:rsid w:val="00293DE3"/>
    <w:rsid w:val="002972E0"/>
    <w:rsid w:val="00297AAF"/>
    <w:rsid w:val="002A2241"/>
    <w:rsid w:val="002A3DDC"/>
    <w:rsid w:val="002A42F4"/>
    <w:rsid w:val="002A4319"/>
    <w:rsid w:val="002A59B9"/>
    <w:rsid w:val="002A7707"/>
    <w:rsid w:val="002A783E"/>
    <w:rsid w:val="002B293E"/>
    <w:rsid w:val="002B2E75"/>
    <w:rsid w:val="002C1A34"/>
    <w:rsid w:val="002C3EA7"/>
    <w:rsid w:val="002C4100"/>
    <w:rsid w:val="002C5971"/>
    <w:rsid w:val="002D1B6C"/>
    <w:rsid w:val="002D20F7"/>
    <w:rsid w:val="002D2542"/>
    <w:rsid w:val="002D3A6D"/>
    <w:rsid w:val="002E0C0E"/>
    <w:rsid w:val="002E1BB6"/>
    <w:rsid w:val="002E289F"/>
    <w:rsid w:val="002E4056"/>
    <w:rsid w:val="002E46E5"/>
    <w:rsid w:val="002E5B6D"/>
    <w:rsid w:val="002F2567"/>
    <w:rsid w:val="002F3A6C"/>
    <w:rsid w:val="002F6FF6"/>
    <w:rsid w:val="003022DB"/>
    <w:rsid w:val="003135AF"/>
    <w:rsid w:val="00313A36"/>
    <w:rsid w:val="00315D45"/>
    <w:rsid w:val="00320568"/>
    <w:rsid w:val="00321B45"/>
    <w:rsid w:val="003228A9"/>
    <w:rsid w:val="00326F09"/>
    <w:rsid w:val="003322D9"/>
    <w:rsid w:val="00334640"/>
    <w:rsid w:val="003445F4"/>
    <w:rsid w:val="00345336"/>
    <w:rsid w:val="0034770B"/>
    <w:rsid w:val="00350212"/>
    <w:rsid w:val="0035220E"/>
    <w:rsid w:val="00355BA8"/>
    <w:rsid w:val="003573C5"/>
    <w:rsid w:val="00361405"/>
    <w:rsid w:val="003644C8"/>
    <w:rsid w:val="0037112A"/>
    <w:rsid w:val="00371B00"/>
    <w:rsid w:val="00380285"/>
    <w:rsid w:val="003832B4"/>
    <w:rsid w:val="00386871"/>
    <w:rsid w:val="00387528"/>
    <w:rsid w:val="00390734"/>
    <w:rsid w:val="00393B22"/>
    <w:rsid w:val="003A13D1"/>
    <w:rsid w:val="003A230C"/>
    <w:rsid w:val="003A3157"/>
    <w:rsid w:val="003B3C74"/>
    <w:rsid w:val="003B4AAA"/>
    <w:rsid w:val="003B6F23"/>
    <w:rsid w:val="003C0BE3"/>
    <w:rsid w:val="003C450F"/>
    <w:rsid w:val="003C7E0F"/>
    <w:rsid w:val="003D2534"/>
    <w:rsid w:val="003D297E"/>
    <w:rsid w:val="003E44B5"/>
    <w:rsid w:val="003E523D"/>
    <w:rsid w:val="003F4155"/>
    <w:rsid w:val="003F4965"/>
    <w:rsid w:val="003F4C3B"/>
    <w:rsid w:val="003F5AD2"/>
    <w:rsid w:val="00404659"/>
    <w:rsid w:val="00411614"/>
    <w:rsid w:val="004128D8"/>
    <w:rsid w:val="004152D0"/>
    <w:rsid w:val="00415359"/>
    <w:rsid w:val="00415B20"/>
    <w:rsid w:val="00421494"/>
    <w:rsid w:val="0042365E"/>
    <w:rsid w:val="00433D29"/>
    <w:rsid w:val="00436CED"/>
    <w:rsid w:val="0044273C"/>
    <w:rsid w:val="004437FB"/>
    <w:rsid w:val="00451347"/>
    <w:rsid w:val="004533B5"/>
    <w:rsid w:val="0045478A"/>
    <w:rsid w:val="0046093C"/>
    <w:rsid w:val="004629E2"/>
    <w:rsid w:val="00464FB0"/>
    <w:rsid w:val="00465883"/>
    <w:rsid w:val="00466BC6"/>
    <w:rsid w:val="00466D77"/>
    <w:rsid w:val="00475570"/>
    <w:rsid w:val="00475E5C"/>
    <w:rsid w:val="00476EF7"/>
    <w:rsid w:val="00480250"/>
    <w:rsid w:val="00481EE8"/>
    <w:rsid w:val="004838D2"/>
    <w:rsid w:val="00484C92"/>
    <w:rsid w:val="004866D4"/>
    <w:rsid w:val="00494B0E"/>
    <w:rsid w:val="004952D7"/>
    <w:rsid w:val="00495DC3"/>
    <w:rsid w:val="004A5D46"/>
    <w:rsid w:val="004A7886"/>
    <w:rsid w:val="004B7D46"/>
    <w:rsid w:val="004C2B10"/>
    <w:rsid w:val="004C2D79"/>
    <w:rsid w:val="004C4993"/>
    <w:rsid w:val="004C5B24"/>
    <w:rsid w:val="004D3EA0"/>
    <w:rsid w:val="004D4CF6"/>
    <w:rsid w:val="004D502D"/>
    <w:rsid w:val="004E1F24"/>
    <w:rsid w:val="004E3C83"/>
    <w:rsid w:val="004E732E"/>
    <w:rsid w:val="004F2E84"/>
    <w:rsid w:val="004F61C6"/>
    <w:rsid w:val="004F73DC"/>
    <w:rsid w:val="004F7E73"/>
    <w:rsid w:val="00502C4A"/>
    <w:rsid w:val="0051497F"/>
    <w:rsid w:val="00514A27"/>
    <w:rsid w:val="00514EB8"/>
    <w:rsid w:val="0052020F"/>
    <w:rsid w:val="0052100B"/>
    <w:rsid w:val="0052567A"/>
    <w:rsid w:val="00527CA8"/>
    <w:rsid w:val="005313A2"/>
    <w:rsid w:val="00532A70"/>
    <w:rsid w:val="0053382B"/>
    <w:rsid w:val="00543AEE"/>
    <w:rsid w:val="0054789C"/>
    <w:rsid w:val="00551E2C"/>
    <w:rsid w:val="00555194"/>
    <w:rsid w:val="00555EB9"/>
    <w:rsid w:val="0056005F"/>
    <w:rsid w:val="005626D3"/>
    <w:rsid w:val="0056518C"/>
    <w:rsid w:val="00565522"/>
    <w:rsid w:val="0056672E"/>
    <w:rsid w:val="005746F1"/>
    <w:rsid w:val="00582C27"/>
    <w:rsid w:val="00583F42"/>
    <w:rsid w:val="00590908"/>
    <w:rsid w:val="005944F7"/>
    <w:rsid w:val="005A3621"/>
    <w:rsid w:val="005A471A"/>
    <w:rsid w:val="005A55DF"/>
    <w:rsid w:val="005B5348"/>
    <w:rsid w:val="005C69F9"/>
    <w:rsid w:val="005C6D42"/>
    <w:rsid w:val="005C6F48"/>
    <w:rsid w:val="005D051B"/>
    <w:rsid w:val="005D1BE3"/>
    <w:rsid w:val="005D5F55"/>
    <w:rsid w:val="005E20FF"/>
    <w:rsid w:val="005F0276"/>
    <w:rsid w:val="005F17CE"/>
    <w:rsid w:val="005F7607"/>
    <w:rsid w:val="00601931"/>
    <w:rsid w:val="00604319"/>
    <w:rsid w:val="0060615C"/>
    <w:rsid w:val="00610256"/>
    <w:rsid w:val="006118E9"/>
    <w:rsid w:val="00614318"/>
    <w:rsid w:val="0061593B"/>
    <w:rsid w:val="006212E0"/>
    <w:rsid w:val="00624C06"/>
    <w:rsid w:val="00627216"/>
    <w:rsid w:val="00631B71"/>
    <w:rsid w:val="00632146"/>
    <w:rsid w:val="006347E3"/>
    <w:rsid w:val="00635F79"/>
    <w:rsid w:val="0063612E"/>
    <w:rsid w:val="00642DB9"/>
    <w:rsid w:val="0064633D"/>
    <w:rsid w:val="00652F26"/>
    <w:rsid w:val="00654C58"/>
    <w:rsid w:val="00663DD8"/>
    <w:rsid w:val="006674F2"/>
    <w:rsid w:val="00671D7A"/>
    <w:rsid w:val="00671DBB"/>
    <w:rsid w:val="00672348"/>
    <w:rsid w:val="00677EEC"/>
    <w:rsid w:val="00681957"/>
    <w:rsid w:val="00681F95"/>
    <w:rsid w:val="00682136"/>
    <w:rsid w:val="0068611E"/>
    <w:rsid w:val="00690B4F"/>
    <w:rsid w:val="00690B8C"/>
    <w:rsid w:val="00692F88"/>
    <w:rsid w:val="00695077"/>
    <w:rsid w:val="00695ACA"/>
    <w:rsid w:val="006A1767"/>
    <w:rsid w:val="006A33D5"/>
    <w:rsid w:val="006A6342"/>
    <w:rsid w:val="006B2A45"/>
    <w:rsid w:val="006B3368"/>
    <w:rsid w:val="006B4A36"/>
    <w:rsid w:val="006B4E68"/>
    <w:rsid w:val="006C11FA"/>
    <w:rsid w:val="006C412B"/>
    <w:rsid w:val="006C4A91"/>
    <w:rsid w:val="006C4BAD"/>
    <w:rsid w:val="006D15CB"/>
    <w:rsid w:val="006D50D6"/>
    <w:rsid w:val="006E012F"/>
    <w:rsid w:val="006E0E76"/>
    <w:rsid w:val="006E2142"/>
    <w:rsid w:val="006E3803"/>
    <w:rsid w:val="006E59BD"/>
    <w:rsid w:val="006E7403"/>
    <w:rsid w:val="006F2EC4"/>
    <w:rsid w:val="006F7986"/>
    <w:rsid w:val="00701510"/>
    <w:rsid w:val="0070752A"/>
    <w:rsid w:val="00710F8A"/>
    <w:rsid w:val="00713EC5"/>
    <w:rsid w:val="00724E49"/>
    <w:rsid w:val="007257E0"/>
    <w:rsid w:val="00725ADC"/>
    <w:rsid w:val="007335D1"/>
    <w:rsid w:val="00736F96"/>
    <w:rsid w:val="00742025"/>
    <w:rsid w:val="007459C6"/>
    <w:rsid w:val="0074635A"/>
    <w:rsid w:val="00746478"/>
    <w:rsid w:val="00754D7E"/>
    <w:rsid w:val="00755AC0"/>
    <w:rsid w:val="00756602"/>
    <w:rsid w:val="00761288"/>
    <w:rsid w:val="00765F6C"/>
    <w:rsid w:val="007723E3"/>
    <w:rsid w:val="00773258"/>
    <w:rsid w:val="00773F73"/>
    <w:rsid w:val="00777221"/>
    <w:rsid w:val="007775C7"/>
    <w:rsid w:val="007820B4"/>
    <w:rsid w:val="0078238E"/>
    <w:rsid w:val="007839E7"/>
    <w:rsid w:val="007925B4"/>
    <w:rsid w:val="0079346D"/>
    <w:rsid w:val="007A5834"/>
    <w:rsid w:val="007B4910"/>
    <w:rsid w:val="007B7CC9"/>
    <w:rsid w:val="007C2EF6"/>
    <w:rsid w:val="007C6771"/>
    <w:rsid w:val="007C6A7B"/>
    <w:rsid w:val="007D0527"/>
    <w:rsid w:val="007D2110"/>
    <w:rsid w:val="007E37B8"/>
    <w:rsid w:val="007E3911"/>
    <w:rsid w:val="007E5066"/>
    <w:rsid w:val="007F36CA"/>
    <w:rsid w:val="007F4D29"/>
    <w:rsid w:val="007F5661"/>
    <w:rsid w:val="007F7B0E"/>
    <w:rsid w:val="00820235"/>
    <w:rsid w:val="00830D8D"/>
    <w:rsid w:val="00831CC0"/>
    <w:rsid w:val="008401AE"/>
    <w:rsid w:val="008409E0"/>
    <w:rsid w:val="00844E2B"/>
    <w:rsid w:val="008472BF"/>
    <w:rsid w:val="008519D0"/>
    <w:rsid w:val="00851BF4"/>
    <w:rsid w:val="00852F4C"/>
    <w:rsid w:val="0085456F"/>
    <w:rsid w:val="00857DC3"/>
    <w:rsid w:val="008611C4"/>
    <w:rsid w:val="008616EA"/>
    <w:rsid w:val="00866A3C"/>
    <w:rsid w:val="00875BF8"/>
    <w:rsid w:val="00876CB9"/>
    <w:rsid w:val="00877234"/>
    <w:rsid w:val="0087743A"/>
    <w:rsid w:val="00884B8C"/>
    <w:rsid w:val="008868CF"/>
    <w:rsid w:val="008875FF"/>
    <w:rsid w:val="008879E2"/>
    <w:rsid w:val="008904C5"/>
    <w:rsid w:val="00890F37"/>
    <w:rsid w:val="0089262A"/>
    <w:rsid w:val="00893FE2"/>
    <w:rsid w:val="00896B8A"/>
    <w:rsid w:val="008A4CFE"/>
    <w:rsid w:val="008B13AA"/>
    <w:rsid w:val="008B2705"/>
    <w:rsid w:val="008B540C"/>
    <w:rsid w:val="008B6688"/>
    <w:rsid w:val="008C35BC"/>
    <w:rsid w:val="008C3804"/>
    <w:rsid w:val="008D14A6"/>
    <w:rsid w:val="008D52F6"/>
    <w:rsid w:val="008D6318"/>
    <w:rsid w:val="008E0F14"/>
    <w:rsid w:val="008E23CF"/>
    <w:rsid w:val="008E2AAC"/>
    <w:rsid w:val="008F690A"/>
    <w:rsid w:val="00903F1A"/>
    <w:rsid w:val="00905B9D"/>
    <w:rsid w:val="009121B3"/>
    <w:rsid w:val="009204FC"/>
    <w:rsid w:val="009235C6"/>
    <w:rsid w:val="00924720"/>
    <w:rsid w:val="00924D40"/>
    <w:rsid w:val="00931116"/>
    <w:rsid w:val="00931C2D"/>
    <w:rsid w:val="0093556B"/>
    <w:rsid w:val="009360DB"/>
    <w:rsid w:val="00936145"/>
    <w:rsid w:val="00937936"/>
    <w:rsid w:val="0094118A"/>
    <w:rsid w:val="009426D8"/>
    <w:rsid w:val="00942D1F"/>
    <w:rsid w:val="00943B91"/>
    <w:rsid w:val="00944DED"/>
    <w:rsid w:val="00945154"/>
    <w:rsid w:val="00946E7B"/>
    <w:rsid w:val="009502F3"/>
    <w:rsid w:val="0095335F"/>
    <w:rsid w:val="009556E4"/>
    <w:rsid w:val="00956C5C"/>
    <w:rsid w:val="0096243C"/>
    <w:rsid w:val="009655C5"/>
    <w:rsid w:val="00965DA3"/>
    <w:rsid w:val="009664B2"/>
    <w:rsid w:val="009737B0"/>
    <w:rsid w:val="00973C48"/>
    <w:rsid w:val="009768F0"/>
    <w:rsid w:val="00976B86"/>
    <w:rsid w:val="00982507"/>
    <w:rsid w:val="00983175"/>
    <w:rsid w:val="00983359"/>
    <w:rsid w:val="009846C7"/>
    <w:rsid w:val="00985AA1"/>
    <w:rsid w:val="00987723"/>
    <w:rsid w:val="00990A3D"/>
    <w:rsid w:val="00993DA9"/>
    <w:rsid w:val="0099632B"/>
    <w:rsid w:val="009A0433"/>
    <w:rsid w:val="009A04C4"/>
    <w:rsid w:val="009A3D6F"/>
    <w:rsid w:val="009A4152"/>
    <w:rsid w:val="009A42D2"/>
    <w:rsid w:val="009B1A5F"/>
    <w:rsid w:val="009B1DA9"/>
    <w:rsid w:val="009B2E5D"/>
    <w:rsid w:val="009B4A1E"/>
    <w:rsid w:val="009B7826"/>
    <w:rsid w:val="009C0147"/>
    <w:rsid w:val="009C4BB1"/>
    <w:rsid w:val="009C5B10"/>
    <w:rsid w:val="009C6E42"/>
    <w:rsid w:val="009E092D"/>
    <w:rsid w:val="009E26BE"/>
    <w:rsid w:val="009E34DA"/>
    <w:rsid w:val="009E4AFA"/>
    <w:rsid w:val="009E5D8E"/>
    <w:rsid w:val="009E76DB"/>
    <w:rsid w:val="009F1271"/>
    <w:rsid w:val="009F2D5D"/>
    <w:rsid w:val="009F2DE3"/>
    <w:rsid w:val="009F6630"/>
    <w:rsid w:val="00A00C6D"/>
    <w:rsid w:val="00A0219E"/>
    <w:rsid w:val="00A04178"/>
    <w:rsid w:val="00A04B04"/>
    <w:rsid w:val="00A14A37"/>
    <w:rsid w:val="00A175F3"/>
    <w:rsid w:val="00A22B35"/>
    <w:rsid w:val="00A25003"/>
    <w:rsid w:val="00A31F76"/>
    <w:rsid w:val="00A32A39"/>
    <w:rsid w:val="00A35332"/>
    <w:rsid w:val="00A363AA"/>
    <w:rsid w:val="00A43483"/>
    <w:rsid w:val="00A4370E"/>
    <w:rsid w:val="00A47115"/>
    <w:rsid w:val="00A507F6"/>
    <w:rsid w:val="00A50E59"/>
    <w:rsid w:val="00A51DC4"/>
    <w:rsid w:val="00A563C6"/>
    <w:rsid w:val="00A5796D"/>
    <w:rsid w:val="00A625DE"/>
    <w:rsid w:val="00A66F18"/>
    <w:rsid w:val="00A7494B"/>
    <w:rsid w:val="00A74FA0"/>
    <w:rsid w:val="00A813DC"/>
    <w:rsid w:val="00A8386A"/>
    <w:rsid w:val="00A84CA3"/>
    <w:rsid w:val="00A860F0"/>
    <w:rsid w:val="00A916F8"/>
    <w:rsid w:val="00A95E51"/>
    <w:rsid w:val="00A96AC0"/>
    <w:rsid w:val="00A97067"/>
    <w:rsid w:val="00AA01CC"/>
    <w:rsid w:val="00AA2814"/>
    <w:rsid w:val="00AA48B2"/>
    <w:rsid w:val="00AA6052"/>
    <w:rsid w:val="00AA6254"/>
    <w:rsid w:val="00AB3B7E"/>
    <w:rsid w:val="00AC0572"/>
    <w:rsid w:val="00AC35A4"/>
    <w:rsid w:val="00AC3970"/>
    <w:rsid w:val="00AC6E9D"/>
    <w:rsid w:val="00AD0EDC"/>
    <w:rsid w:val="00AE340E"/>
    <w:rsid w:val="00AE4816"/>
    <w:rsid w:val="00AE4C9E"/>
    <w:rsid w:val="00AF038F"/>
    <w:rsid w:val="00AF23BF"/>
    <w:rsid w:val="00AF49CF"/>
    <w:rsid w:val="00B02326"/>
    <w:rsid w:val="00B04FBB"/>
    <w:rsid w:val="00B05374"/>
    <w:rsid w:val="00B17832"/>
    <w:rsid w:val="00B21A53"/>
    <w:rsid w:val="00B225D1"/>
    <w:rsid w:val="00B2271A"/>
    <w:rsid w:val="00B22C06"/>
    <w:rsid w:val="00B23823"/>
    <w:rsid w:val="00B3510C"/>
    <w:rsid w:val="00B41468"/>
    <w:rsid w:val="00B51C7E"/>
    <w:rsid w:val="00B527EB"/>
    <w:rsid w:val="00B5449C"/>
    <w:rsid w:val="00B65028"/>
    <w:rsid w:val="00B6741D"/>
    <w:rsid w:val="00B80B7B"/>
    <w:rsid w:val="00B828BB"/>
    <w:rsid w:val="00B83099"/>
    <w:rsid w:val="00B85126"/>
    <w:rsid w:val="00B92B95"/>
    <w:rsid w:val="00BA1828"/>
    <w:rsid w:val="00BA1AA6"/>
    <w:rsid w:val="00BA741E"/>
    <w:rsid w:val="00BA79D7"/>
    <w:rsid w:val="00BB4B1A"/>
    <w:rsid w:val="00BB79E5"/>
    <w:rsid w:val="00BC35C1"/>
    <w:rsid w:val="00BC446D"/>
    <w:rsid w:val="00BC4577"/>
    <w:rsid w:val="00BC472C"/>
    <w:rsid w:val="00BC7CD1"/>
    <w:rsid w:val="00BD153E"/>
    <w:rsid w:val="00BD2C5B"/>
    <w:rsid w:val="00BD454E"/>
    <w:rsid w:val="00BE0223"/>
    <w:rsid w:val="00BE2E10"/>
    <w:rsid w:val="00BE4197"/>
    <w:rsid w:val="00BE65F8"/>
    <w:rsid w:val="00BF26BA"/>
    <w:rsid w:val="00BF3B2F"/>
    <w:rsid w:val="00BF73CA"/>
    <w:rsid w:val="00C04685"/>
    <w:rsid w:val="00C0579A"/>
    <w:rsid w:val="00C058B8"/>
    <w:rsid w:val="00C05A7E"/>
    <w:rsid w:val="00C05EEB"/>
    <w:rsid w:val="00C12557"/>
    <w:rsid w:val="00C126AC"/>
    <w:rsid w:val="00C12B88"/>
    <w:rsid w:val="00C20266"/>
    <w:rsid w:val="00C242E1"/>
    <w:rsid w:val="00C242F9"/>
    <w:rsid w:val="00C31CD1"/>
    <w:rsid w:val="00C33941"/>
    <w:rsid w:val="00C33D2A"/>
    <w:rsid w:val="00C34216"/>
    <w:rsid w:val="00C40C2C"/>
    <w:rsid w:val="00C44849"/>
    <w:rsid w:val="00C44AB6"/>
    <w:rsid w:val="00C4686A"/>
    <w:rsid w:val="00C53371"/>
    <w:rsid w:val="00C54399"/>
    <w:rsid w:val="00C562F2"/>
    <w:rsid w:val="00C60388"/>
    <w:rsid w:val="00C6058A"/>
    <w:rsid w:val="00C60A0E"/>
    <w:rsid w:val="00C67360"/>
    <w:rsid w:val="00C702EA"/>
    <w:rsid w:val="00C713FD"/>
    <w:rsid w:val="00C74DB6"/>
    <w:rsid w:val="00C817B6"/>
    <w:rsid w:val="00C84037"/>
    <w:rsid w:val="00C8630B"/>
    <w:rsid w:val="00C97972"/>
    <w:rsid w:val="00CA19BA"/>
    <w:rsid w:val="00CB77CE"/>
    <w:rsid w:val="00CC1957"/>
    <w:rsid w:val="00CC49CB"/>
    <w:rsid w:val="00CD54BD"/>
    <w:rsid w:val="00CE0820"/>
    <w:rsid w:val="00CE4B5C"/>
    <w:rsid w:val="00CF0F27"/>
    <w:rsid w:val="00CF3ADA"/>
    <w:rsid w:val="00CF62D1"/>
    <w:rsid w:val="00CF6A23"/>
    <w:rsid w:val="00CF70D5"/>
    <w:rsid w:val="00D0039B"/>
    <w:rsid w:val="00D008D0"/>
    <w:rsid w:val="00D02894"/>
    <w:rsid w:val="00D07019"/>
    <w:rsid w:val="00D1778F"/>
    <w:rsid w:val="00D17B65"/>
    <w:rsid w:val="00D2074C"/>
    <w:rsid w:val="00D20CDF"/>
    <w:rsid w:val="00D220D3"/>
    <w:rsid w:val="00D241EE"/>
    <w:rsid w:val="00D257F3"/>
    <w:rsid w:val="00D2593F"/>
    <w:rsid w:val="00D25C90"/>
    <w:rsid w:val="00D25CF9"/>
    <w:rsid w:val="00D25E16"/>
    <w:rsid w:val="00D26062"/>
    <w:rsid w:val="00D32D13"/>
    <w:rsid w:val="00D3465E"/>
    <w:rsid w:val="00D43FB9"/>
    <w:rsid w:val="00D46CCB"/>
    <w:rsid w:val="00D46CFC"/>
    <w:rsid w:val="00D50F8C"/>
    <w:rsid w:val="00D51197"/>
    <w:rsid w:val="00D51B5F"/>
    <w:rsid w:val="00D52EA7"/>
    <w:rsid w:val="00D54315"/>
    <w:rsid w:val="00D54EF1"/>
    <w:rsid w:val="00D60F8C"/>
    <w:rsid w:val="00D725E3"/>
    <w:rsid w:val="00D752DD"/>
    <w:rsid w:val="00D76D47"/>
    <w:rsid w:val="00DA1A2C"/>
    <w:rsid w:val="00DA2680"/>
    <w:rsid w:val="00DA2E55"/>
    <w:rsid w:val="00DA42E2"/>
    <w:rsid w:val="00DB2883"/>
    <w:rsid w:val="00DB4C68"/>
    <w:rsid w:val="00DB4CF8"/>
    <w:rsid w:val="00DB6E7C"/>
    <w:rsid w:val="00DC01C7"/>
    <w:rsid w:val="00DC036D"/>
    <w:rsid w:val="00DC42BA"/>
    <w:rsid w:val="00DC430E"/>
    <w:rsid w:val="00DD10B4"/>
    <w:rsid w:val="00DD1173"/>
    <w:rsid w:val="00DD2FA5"/>
    <w:rsid w:val="00DE1190"/>
    <w:rsid w:val="00DE3C8C"/>
    <w:rsid w:val="00DE6FFA"/>
    <w:rsid w:val="00DE7544"/>
    <w:rsid w:val="00E00DB0"/>
    <w:rsid w:val="00E059D5"/>
    <w:rsid w:val="00E07A05"/>
    <w:rsid w:val="00E12EF9"/>
    <w:rsid w:val="00E1453D"/>
    <w:rsid w:val="00E14706"/>
    <w:rsid w:val="00E155BF"/>
    <w:rsid w:val="00E156D7"/>
    <w:rsid w:val="00E15F11"/>
    <w:rsid w:val="00E179F7"/>
    <w:rsid w:val="00E338B4"/>
    <w:rsid w:val="00E34399"/>
    <w:rsid w:val="00E34D65"/>
    <w:rsid w:val="00E35A90"/>
    <w:rsid w:val="00E3682B"/>
    <w:rsid w:val="00E3728A"/>
    <w:rsid w:val="00E37C2C"/>
    <w:rsid w:val="00E40B6D"/>
    <w:rsid w:val="00E5656C"/>
    <w:rsid w:val="00E663D4"/>
    <w:rsid w:val="00E70536"/>
    <w:rsid w:val="00E81CF4"/>
    <w:rsid w:val="00E8536A"/>
    <w:rsid w:val="00E8692B"/>
    <w:rsid w:val="00E910E8"/>
    <w:rsid w:val="00E94B12"/>
    <w:rsid w:val="00E95A92"/>
    <w:rsid w:val="00E95C1D"/>
    <w:rsid w:val="00E96190"/>
    <w:rsid w:val="00E96DB6"/>
    <w:rsid w:val="00EA3962"/>
    <w:rsid w:val="00EA56BB"/>
    <w:rsid w:val="00EA5D83"/>
    <w:rsid w:val="00EA6DDC"/>
    <w:rsid w:val="00EA7828"/>
    <w:rsid w:val="00EB020A"/>
    <w:rsid w:val="00EB44A7"/>
    <w:rsid w:val="00EB5FDE"/>
    <w:rsid w:val="00EC2C8C"/>
    <w:rsid w:val="00EC5873"/>
    <w:rsid w:val="00EC63EA"/>
    <w:rsid w:val="00ED1382"/>
    <w:rsid w:val="00ED54E4"/>
    <w:rsid w:val="00ED7156"/>
    <w:rsid w:val="00EE5A6A"/>
    <w:rsid w:val="00EE5EE1"/>
    <w:rsid w:val="00EF36E6"/>
    <w:rsid w:val="00EF559E"/>
    <w:rsid w:val="00EF6C10"/>
    <w:rsid w:val="00F01AB7"/>
    <w:rsid w:val="00F03E27"/>
    <w:rsid w:val="00F06851"/>
    <w:rsid w:val="00F0723C"/>
    <w:rsid w:val="00F10F74"/>
    <w:rsid w:val="00F11B5E"/>
    <w:rsid w:val="00F15C9F"/>
    <w:rsid w:val="00F215F2"/>
    <w:rsid w:val="00F21745"/>
    <w:rsid w:val="00F24216"/>
    <w:rsid w:val="00F24E8D"/>
    <w:rsid w:val="00F25ECE"/>
    <w:rsid w:val="00F26B83"/>
    <w:rsid w:val="00F31415"/>
    <w:rsid w:val="00F404B5"/>
    <w:rsid w:val="00F41994"/>
    <w:rsid w:val="00F433E0"/>
    <w:rsid w:val="00F4548D"/>
    <w:rsid w:val="00F5112E"/>
    <w:rsid w:val="00F51FBF"/>
    <w:rsid w:val="00F53C70"/>
    <w:rsid w:val="00F552E4"/>
    <w:rsid w:val="00F5640B"/>
    <w:rsid w:val="00F62246"/>
    <w:rsid w:val="00F66E72"/>
    <w:rsid w:val="00F67146"/>
    <w:rsid w:val="00F67F51"/>
    <w:rsid w:val="00F70274"/>
    <w:rsid w:val="00F71A28"/>
    <w:rsid w:val="00F729DE"/>
    <w:rsid w:val="00F86DD6"/>
    <w:rsid w:val="00F93D7E"/>
    <w:rsid w:val="00FA044D"/>
    <w:rsid w:val="00FA2A7A"/>
    <w:rsid w:val="00FA3EFA"/>
    <w:rsid w:val="00FA5F8D"/>
    <w:rsid w:val="00FB0BEE"/>
    <w:rsid w:val="00FB3CC4"/>
    <w:rsid w:val="00FB673D"/>
    <w:rsid w:val="00FB6F0F"/>
    <w:rsid w:val="00FC133C"/>
    <w:rsid w:val="00FC18B6"/>
    <w:rsid w:val="00FC31D8"/>
    <w:rsid w:val="00FC56E4"/>
    <w:rsid w:val="00FD0773"/>
    <w:rsid w:val="00FD0FCB"/>
    <w:rsid w:val="00FD4D07"/>
    <w:rsid w:val="00FD6083"/>
    <w:rsid w:val="00FD7657"/>
    <w:rsid w:val="00FE3088"/>
    <w:rsid w:val="00FE32B3"/>
    <w:rsid w:val="00FE4FE9"/>
    <w:rsid w:val="00FE56BD"/>
    <w:rsid w:val="00FE6F3A"/>
    <w:rsid w:val="00FF0841"/>
    <w:rsid w:val="00FF0C53"/>
    <w:rsid w:val="00FF2505"/>
    <w:rsid w:val="00FF4888"/>
    <w:rsid w:val="00FF4ACF"/>
    <w:rsid w:val="00FF598D"/>
    <w:rsid w:val="00FF6A6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051406"/>
  <w15:docId w15:val="{05D1D7A4-1D83-476B-9B81-5E9BFF2B7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6C4"/>
    <w:pPr>
      <w:spacing w:after="0" w:line="360" w:lineRule="auto"/>
      <w:jc w:val="both"/>
    </w:pPr>
    <w:rPr>
      <w:rFonts w:ascii="Times New Roman" w:hAnsi="Times New Roman" w:cs="Times New Roman"/>
      <w:noProof/>
      <w:kern w:val="0"/>
      <w:sz w:val="24"/>
      <w:szCs w:val="24"/>
      <w:lang w:val="en-US"/>
      <w14:ligatures w14:val="none"/>
    </w:rPr>
  </w:style>
  <w:style w:type="paragraph" w:styleId="Heading1">
    <w:name w:val="heading 1"/>
    <w:basedOn w:val="Normal"/>
    <w:next w:val="Normal"/>
    <w:link w:val="Heading1Char"/>
    <w:uiPriority w:val="9"/>
    <w:qFormat/>
    <w:rsid w:val="000614E8"/>
    <w:pPr>
      <w:jc w:val="center"/>
      <w:outlineLvl w:val="0"/>
    </w:pPr>
    <w:rPr>
      <w:rFonts w:eastAsia="Calibri"/>
      <w:b/>
      <w:bCs/>
      <w:color w:val="000000" w:themeColor="text1"/>
      <w:sz w:val="28"/>
      <w:szCs w:val="28"/>
    </w:rPr>
  </w:style>
  <w:style w:type="paragraph" w:styleId="Heading2">
    <w:name w:val="heading 2"/>
    <w:basedOn w:val="Normal"/>
    <w:next w:val="Normal"/>
    <w:link w:val="Heading2Char"/>
    <w:uiPriority w:val="9"/>
    <w:unhideWhenUsed/>
    <w:qFormat/>
    <w:rsid w:val="00A35332"/>
    <w:pPr>
      <w:outlineLvl w:val="1"/>
    </w:pPr>
    <w:rPr>
      <w:b/>
      <w:bCs/>
    </w:rPr>
  </w:style>
  <w:style w:type="paragraph" w:styleId="Heading3">
    <w:name w:val="heading 3"/>
    <w:basedOn w:val="Normal"/>
    <w:next w:val="Normal"/>
    <w:link w:val="Heading3Char"/>
    <w:uiPriority w:val="9"/>
    <w:unhideWhenUsed/>
    <w:qFormat/>
    <w:rsid w:val="009F2D5D"/>
    <w:pPr>
      <w:outlineLvl w:val="2"/>
    </w:pPr>
    <w:rPr>
      <w:b/>
      <w:bCs/>
    </w:rPr>
  </w:style>
  <w:style w:type="paragraph" w:styleId="Heading4">
    <w:name w:val="heading 4"/>
    <w:aliases w:val="Daftar Tabel"/>
    <w:basedOn w:val="Normal"/>
    <w:next w:val="Normal"/>
    <w:link w:val="Heading4Char"/>
    <w:uiPriority w:val="9"/>
    <w:unhideWhenUsed/>
    <w:qFormat/>
    <w:rsid w:val="00390734"/>
    <w:pPr>
      <w:ind w:firstLine="720"/>
      <w:jc w:val="center"/>
      <w:outlineLvl w:val="3"/>
    </w:pPr>
  </w:style>
  <w:style w:type="paragraph" w:styleId="Heading5">
    <w:name w:val="heading 5"/>
    <w:aliases w:val="Daftar Gambar"/>
    <w:basedOn w:val="Normal"/>
    <w:next w:val="Normal"/>
    <w:link w:val="Heading5Char"/>
    <w:uiPriority w:val="9"/>
    <w:unhideWhenUsed/>
    <w:qFormat/>
    <w:rsid w:val="003D297E"/>
    <w:pPr>
      <w:keepNext/>
      <w:keepLines/>
      <w:jc w:val="center"/>
      <w:outlineLvl w:val="4"/>
    </w:pPr>
    <w:rPr>
      <w:rFonts w:asciiTheme="majorBidi" w:eastAsiaTheme="majorEastAsia" w:hAnsiTheme="majorBidi"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14E8"/>
    <w:rPr>
      <w:rFonts w:ascii="Times New Roman" w:eastAsia="Calibri" w:hAnsi="Times New Roman" w:cs="Times New Roman"/>
      <w:b/>
      <w:bCs/>
      <w:color w:val="000000" w:themeColor="text1"/>
      <w:kern w:val="0"/>
      <w:sz w:val="28"/>
      <w:szCs w:val="28"/>
      <w:lang w:val="en-US"/>
      <w14:ligatures w14:val="none"/>
    </w:rPr>
  </w:style>
  <w:style w:type="character" w:customStyle="1" w:styleId="Heading2Char">
    <w:name w:val="Heading 2 Char"/>
    <w:basedOn w:val="DefaultParagraphFont"/>
    <w:link w:val="Heading2"/>
    <w:uiPriority w:val="9"/>
    <w:rsid w:val="00A35332"/>
    <w:rPr>
      <w:rFonts w:ascii="Times New Roman" w:hAnsi="Times New Roman" w:cs="Times New Roman"/>
      <w:b/>
      <w:bCs/>
      <w:kern w:val="0"/>
      <w:sz w:val="24"/>
      <w:szCs w:val="24"/>
      <w:lang w:val="en-US"/>
      <w14:ligatures w14:val="none"/>
    </w:rPr>
  </w:style>
  <w:style w:type="paragraph" w:styleId="ListParagraph">
    <w:name w:val="List Paragraph"/>
    <w:basedOn w:val="Normal"/>
    <w:link w:val="ListParagraphChar"/>
    <w:uiPriority w:val="34"/>
    <w:qFormat/>
    <w:rsid w:val="00D46CFC"/>
    <w:pPr>
      <w:ind w:left="720"/>
      <w:contextualSpacing/>
    </w:pPr>
  </w:style>
  <w:style w:type="character" w:customStyle="1" w:styleId="Heading3Char">
    <w:name w:val="Heading 3 Char"/>
    <w:basedOn w:val="DefaultParagraphFont"/>
    <w:link w:val="Heading3"/>
    <w:uiPriority w:val="9"/>
    <w:rsid w:val="009F2D5D"/>
    <w:rPr>
      <w:rFonts w:ascii="Times New Roman" w:hAnsi="Times New Roman" w:cs="Times New Roman"/>
      <w:b/>
      <w:bCs/>
      <w:kern w:val="0"/>
      <w:sz w:val="24"/>
      <w:szCs w:val="24"/>
      <w:lang w:val="en-US"/>
      <w14:ligatures w14:val="none"/>
    </w:rPr>
  </w:style>
  <w:style w:type="character" w:customStyle="1" w:styleId="Heading4Char">
    <w:name w:val="Heading 4 Char"/>
    <w:aliases w:val="Daftar Tabel Char"/>
    <w:basedOn w:val="DefaultParagraphFont"/>
    <w:link w:val="Heading4"/>
    <w:uiPriority w:val="9"/>
    <w:rsid w:val="00390734"/>
    <w:rPr>
      <w:rFonts w:ascii="Times New Roman" w:hAnsi="Times New Roman" w:cs="Times New Roman"/>
      <w:kern w:val="0"/>
      <w:sz w:val="24"/>
      <w:szCs w:val="24"/>
      <w:lang w:val="en-US"/>
      <w14:ligatures w14:val="none"/>
    </w:rPr>
  </w:style>
  <w:style w:type="paragraph" w:styleId="Caption">
    <w:name w:val="caption"/>
    <w:basedOn w:val="Normal"/>
    <w:next w:val="Normal"/>
    <w:uiPriority w:val="35"/>
    <w:unhideWhenUsed/>
    <w:qFormat/>
    <w:rsid w:val="002C1A34"/>
    <w:pPr>
      <w:spacing w:after="200" w:line="240" w:lineRule="auto"/>
    </w:pPr>
    <w:rPr>
      <w:i/>
      <w:iCs/>
      <w:color w:val="44546A" w:themeColor="text2"/>
      <w:sz w:val="18"/>
      <w:szCs w:val="18"/>
    </w:rPr>
  </w:style>
  <w:style w:type="character" w:styleId="Hyperlink">
    <w:name w:val="Hyperlink"/>
    <w:basedOn w:val="DefaultParagraphFont"/>
    <w:uiPriority w:val="99"/>
    <w:unhideWhenUsed/>
    <w:rsid w:val="002D1B6C"/>
    <w:rPr>
      <w:color w:val="0563C1" w:themeColor="hyperlink"/>
      <w:u w:val="single"/>
    </w:rPr>
  </w:style>
  <w:style w:type="character" w:styleId="FollowedHyperlink">
    <w:name w:val="FollowedHyperlink"/>
    <w:basedOn w:val="DefaultParagraphFont"/>
    <w:uiPriority w:val="99"/>
    <w:semiHidden/>
    <w:unhideWhenUsed/>
    <w:rsid w:val="002D1B6C"/>
    <w:rPr>
      <w:color w:val="954F72" w:themeColor="followedHyperlink"/>
      <w:u w:val="single"/>
    </w:rPr>
  </w:style>
  <w:style w:type="character" w:customStyle="1" w:styleId="ListParagraphChar">
    <w:name w:val="List Paragraph Char"/>
    <w:link w:val="ListParagraph"/>
    <w:uiPriority w:val="34"/>
    <w:locked/>
    <w:rsid w:val="00CF0F27"/>
    <w:rPr>
      <w:rFonts w:ascii="Times New Roman" w:hAnsi="Times New Roman" w:cs="Times New Roman"/>
      <w:kern w:val="0"/>
      <w:sz w:val="24"/>
      <w:szCs w:val="24"/>
      <w:lang w:val="en-US"/>
      <w14:ligatures w14:val="none"/>
    </w:rPr>
  </w:style>
  <w:style w:type="table" w:styleId="TableGrid">
    <w:name w:val="Table Grid"/>
    <w:basedOn w:val="TableNormal"/>
    <w:uiPriority w:val="39"/>
    <w:rsid w:val="00AE340E"/>
    <w:pPr>
      <w:spacing w:after="0" w:line="240" w:lineRule="auto"/>
    </w:pPr>
    <w:rPr>
      <w:kern w:val="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F27C9"/>
    <w:pPr>
      <w:spacing w:before="100" w:beforeAutospacing="1" w:after="100" w:afterAutospacing="1" w:line="240" w:lineRule="auto"/>
      <w:jc w:val="left"/>
    </w:pPr>
    <w:rPr>
      <w:rFonts w:eastAsia="Times New Roman"/>
      <w:lang w:val="id-ID" w:eastAsia="id-ID"/>
    </w:rPr>
  </w:style>
  <w:style w:type="paragraph" w:styleId="FootnoteText">
    <w:name w:val="footnote text"/>
    <w:basedOn w:val="Normal"/>
    <w:link w:val="FootnoteTextChar"/>
    <w:uiPriority w:val="99"/>
    <w:semiHidden/>
    <w:unhideWhenUsed/>
    <w:rsid w:val="007C2EF6"/>
    <w:pPr>
      <w:spacing w:line="240" w:lineRule="auto"/>
    </w:pPr>
    <w:rPr>
      <w:sz w:val="20"/>
      <w:szCs w:val="20"/>
    </w:rPr>
  </w:style>
  <w:style w:type="character" w:customStyle="1" w:styleId="FootnoteTextChar">
    <w:name w:val="Footnote Text Char"/>
    <w:basedOn w:val="DefaultParagraphFont"/>
    <w:link w:val="FootnoteText"/>
    <w:uiPriority w:val="99"/>
    <w:semiHidden/>
    <w:rsid w:val="007C2EF6"/>
    <w:rPr>
      <w:rFonts w:ascii="Times New Roman" w:hAnsi="Times New Roman" w:cs="Times New Roman"/>
      <w:kern w:val="0"/>
      <w:sz w:val="20"/>
      <w:szCs w:val="20"/>
      <w:lang w:val="en-US"/>
      <w14:ligatures w14:val="none"/>
    </w:rPr>
  </w:style>
  <w:style w:type="character" w:styleId="FootnoteReference">
    <w:name w:val="footnote reference"/>
    <w:basedOn w:val="DefaultParagraphFont"/>
    <w:uiPriority w:val="99"/>
    <w:semiHidden/>
    <w:unhideWhenUsed/>
    <w:rsid w:val="007C2EF6"/>
    <w:rPr>
      <w:vertAlign w:val="superscript"/>
    </w:rPr>
  </w:style>
  <w:style w:type="paragraph" w:styleId="Header">
    <w:name w:val="header"/>
    <w:basedOn w:val="Normal"/>
    <w:link w:val="HeaderChar"/>
    <w:uiPriority w:val="99"/>
    <w:unhideWhenUsed/>
    <w:rsid w:val="008472BF"/>
    <w:pPr>
      <w:tabs>
        <w:tab w:val="center" w:pos="4513"/>
        <w:tab w:val="right" w:pos="9026"/>
      </w:tabs>
      <w:spacing w:line="240" w:lineRule="auto"/>
    </w:pPr>
  </w:style>
  <w:style w:type="character" w:customStyle="1" w:styleId="HeaderChar">
    <w:name w:val="Header Char"/>
    <w:basedOn w:val="DefaultParagraphFont"/>
    <w:link w:val="Header"/>
    <w:uiPriority w:val="99"/>
    <w:rsid w:val="008472BF"/>
    <w:rPr>
      <w:rFonts w:ascii="Times New Roman" w:hAnsi="Times New Roman" w:cs="Times New Roman"/>
      <w:kern w:val="0"/>
      <w:sz w:val="24"/>
      <w:szCs w:val="24"/>
      <w:lang w:val="en-US"/>
      <w14:ligatures w14:val="none"/>
    </w:rPr>
  </w:style>
  <w:style w:type="paragraph" w:styleId="Footer">
    <w:name w:val="footer"/>
    <w:basedOn w:val="Normal"/>
    <w:link w:val="FooterChar"/>
    <w:uiPriority w:val="99"/>
    <w:unhideWhenUsed/>
    <w:rsid w:val="008472BF"/>
    <w:pPr>
      <w:tabs>
        <w:tab w:val="center" w:pos="4513"/>
        <w:tab w:val="right" w:pos="9026"/>
      </w:tabs>
      <w:spacing w:line="240" w:lineRule="auto"/>
    </w:pPr>
  </w:style>
  <w:style w:type="character" w:customStyle="1" w:styleId="FooterChar">
    <w:name w:val="Footer Char"/>
    <w:basedOn w:val="DefaultParagraphFont"/>
    <w:link w:val="Footer"/>
    <w:uiPriority w:val="99"/>
    <w:rsid w:val="008472BF"/>
    <w:rPr>
      <w:rFonts w:ascii="Times New Roman" w:hAnsi="Times New Roman" w:cs="Times New Roman"/>
      <w:kern w:val="0"/>
      <w:sz w:val="24"/>
      <w:szCs w:val="24"/>
      <w:lang w:val="en-US"/>
      <w14:ligatures w14:val="none"/>
    </w:rPr>
  </w:style>
  <w:style w:type="paragraph" w:styleId="Revision">
    <w:name w:val="Revision"/>
    <w:hidden/>
    <w:uiPriority w:val="99"/>
    <w:semiHidden/>
    <w:rsid w:val="00FE32B3"/>
    <w:pPr>
      <w:spacing w:after="0" w:line="240" w:lineRule="auto"/>
    </w:pPr>
    <w:rPr>
      <w:rFonts w:ascii="Times New Roman" w:hAnsi="Times New Roman" w:cs="Times New Roman"/>
      <w:kern w:val="0"/>
      <w:sz w:val="24"/>
      <w:szCs w:val="24"/>
      <w:lang w:val="en-US"/>
      <w14:ligatures w14:val="none"/>
    </w:rPr>
  </w:style>
  <w:style w:type="character" w:styleId="CommentReference">
    <w:name w:val="annotation reference"/>
    <w:basedOn w:val="DefaultParagraphFont"/>
    <w:uiPriority w:val="99"/>
    <w:semiHidden/>
    <w:unhideWhenUsed/>
    <w:rsid w:val="00FE32B3"/>
    <w:rPr>
      <w:sz w:val="16"/>
      <w:szCs w:val="16"/>
    </w:rPr>
  </w:style>
  <w:style w:type="paragraph" w:styleId="CommentText">
    <w:name w:val="annotation text"/>
    <w:basedOn w:val="Normal"/>
    <w:link w:val="CommentTextChar"/>
    <w:uiPriority w:val="99"/>
    <w:unhideWhenUsed/>
    <w:rsid w:val="00FE32B3"/>
    <w:pPr>
      <w:spacing w:line="240" w:lineRule="auto"/>
    </w:pPr>
    <w:rPr>
      <w:sz w:val="20"/>
      <w:szCs w:val="20"/>
    </w:rPr>
  </w:style>
  <w:style w:type="character" w:customStyle="1" w:styleId="CommentTextChar">
    <w:name w:val="Comment Text Char"/>
    <w:basedOn w:val="DefaultParagraphFont"/>
    <w:link w:val="CommentText"/>
    <w:uiPriority w:val="99"/>
    <w:rsid w:val="00FE32B3"/>
    <w:rPr>
      <w:rFonts w:ascii="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FE32B3"/>
    <w:rPr>
      <w:b/>
      <w:bCs/>
    </w:rPr>
  </w:style>
  <w:style w:type="character" w:customStyle="1" w:styleId="CommentSubjectChar">
    <w:name w:val="Comment Subject Char"/>
    <w:basedOn w:val="CommentTextChar"/>
    <w:link w:val="CommentSubject"/>
    <w:uiPriority w:val="99"/>
    <w:semiHidden/>
    <w:rsid w:val="00FE32B3"/>
    <w:rPr>
      <w:rFonts w:ascii="Times New Roman" w:hAnsi="Times New Roman" w:cs="Times New Roman"/>
      <w:b/>
      <w:bCs/>
      <w:kern w:val="0"/>
      <w:sz w:val="20"/>
      <w:szCs w:val="20"/>
      <w:lang w:val="en-US"/>
      <w14:ligatures w14:val="none"/>
    </w:rPr>
  </w:style>
  <w:style w:type="character" w:customStyle="1" w:styleId="Heading5Char">
    <w:name w:val="Heading 5 Char"/>
    <w:aliases w:val="Daftar Gambar Char"/>
    <w:basedOn w:val="DefaultParagraphFont"/>
    <w:link w:val="Heading5"/>
    <w:uiPriority w:val="9"/>
    <w:rsid w:val="003D297E"/>
    <w:rPr>
      <w:rFonts w:asciiTheme="majorBidi" w:eastAsiaTheme="majorEastAsia" w:hAnsiTheme="majorBidi" w:cstheme="majorBidi"/>
      <w:color w:val="000000" w:themeColor="text1"/>
      <w:kern w:val="0"/>
      <w:sz w:val="24"/>
      <w:szCs w:val="24"/>
      <w:lang w:val="en-US"/>
      <w14:ligatures w14:val="none"/>
    </w:rPr>
  </w:style>
  <w:style w:type="character" w:customStyle="1" w:styleId="katex-mathml">
    <w:name w:val="katex-mathml"/>
    <w:basedOn w:val="DefaultParagraphFont"/>
    <w:rsid w:val="00F70274"/>
  </w:style>
  <w:style w:type="character" w:customStyle="1" w:styleId="mord">
    <w:name w:val="mord"/>
    <w:basedOn w:val="DefaultParagraphFont"/>
    <w:rsid w:val="00F70274"/>
  </w:style>
  <w:style w:type="character" w:customStyle="1" w:styleId="vlist-s">
    <w:name w:val="vlist-s"/>
    <w:basedOn w:val="DefaultParagraphFont"/>
    <w:rsid w:val="00F70274"/>
  </w:style>
  <w:style w:type="character" w:styleId="PlaceholderText">
    <w:name w:val="Placeholder Text"/>
    <w:basedOn w:val="DefaultParagraphFont"/>
    <w:uiPriority w:val="99"/>
    <w:semiHidden/>
    <w:rsid w:val="00075A32"/>
    <w:rPr>
      <w:color w:val="666666"/>
    </w:rPr>
  </w:style>
  <w:style w:type="paragraph" w:styleId="TOC1">
    <w:name w:val="toc 1"/>
    <w:basedOn w:val="Normal"/>
    <w:next w:val="Normal"/>
    <w:autoRedefine/>
    <w:uiPriority w:val="39"/>
    <w:unhideWhenUsed/>
    <w:rsid w:val="00E81CF4"/>
    <w:pPr>
      <w:tabs>
        <w:tab w:val="right" w:leader="dot" w:pos="7927"/>
      </w:tabs>
      <w:spacing w:after="100"/>
    </w:pPr>
    <w:rPr>
      <w:lang w:val="sv-SE"/>
    </w:rPr>
  </w:style>
  <w:style w:type="paragraph" w:styleId="TOC2">
    <w:name w:val="toc 2"/>
    <w:basedOn w:val="Normal"/>
    <w:next w:val="Normal"/>
    <w:autoRedefine/>
    <w:uiPriority w:val="39"/>
    <w:unhideWhenUsed/>
    <w:rsid w:val="00ED7156"/>
    <w:pPr>
      <w:spacing w:after="100"/>
      <w:ind w:left="240"/>
    </w:pPr>
  </w:style>
  <w:style w:type="paragraph" w:styleId="TOC3">
    <w:name w:val="toc 3"/>
    <w:basedOn w:val="Normal"/>
    <w:next w:val="Normal"/>
    <w:autoRedefine/>
    <w:uiPriority w:val="39"/>
    <w:unhideWhenUsed/>
    <w:rsid w:val="00ED7156"/>
    <w:pPr>
      <w:spacing w:after="100"/>
      <w:ind w:left="480"/>
    </w:pPr>
  </w:style>
  <w:style w:type="paragraph" w:styleId="TOCHeading">
    <w:name w:val="TOC Heading"/>
    <w:basedOn w:val="Heading1"/>
    <w:next w:val="Normal"/>
    <w:uiPriority w:val="39"/>
    <w:unhideWhenUsed/>
    <w:qFormat/>
    <w:rsid w:val="003135AF"/>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paragraph" w:styleId="NoSpacing">
    <w:name w:val="No Spacing"/>
    <w:uiPriority w:val="1"/>
    <w:qFormat/>
    <w:rsid w:val="00D51B5F"/>
    <w:pPr>
      <w:spacing w:after="0" w:line="240" w:lineRule="auto"/>
      <w:jc w:val="both"/>
    </w:pPr>
    <w:rPr>
      <w:rFonts w:ascii="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5174390">
      <w:bodyDiv w:val="1"/>
      <w:marLeft w:val="0"/>
      <w:marRight w:val="0"/>
      <w:marTop w:val="0"/>
      <w:marBottom w:val="0"/>
      <w:divBdr>
        <w:top w:val="none" w:sz="0" w:space="0" w:color="auto"/>
        <w:left w:val="none" w:sz="0" w:space="0" w:color="auto"/>
        <w:bottom w:val="none" w:sz="0" w:space="0" w:color="auto"/>
        <w:right w:val="none" w:sz="0" w:space="0" w:color="auto"/>
      </w:divBdr>
    </w:div>
    <w:div w:id="570310224">
      <w:bodyDiv w:val="1"/>
      <w:marLeft w:val="0"/>
      <w:marRight w:val="0"/>
      <w:marTop w:val="0"/>
      <w:marBottom w:val="0"/>
      <w:divBdr>
        <w:top w:val="none" w:sz="0" w:space="0" w:color="auto"/>
        <w:left w:val="none" w:sz="0" w:space="0" w:color="auto"/>
        <w:bottom w:val="none" w:sz="0" w:space="0" w:color="auto"/>
        <w:right w:val="none" w:sz="0" w:space="0" w:color="auto"/>
      </w:divBdr>
      <w:divsChild>
        <w:div w:id="1862812529">
          <w:marLeft w:val="0"/>
          <w:marRight w:val="0"/>
          <w:marTop w:val="0"/>
          <w:marBottom w:val="180"/>
          <w:divBdr>
            <w:top w:val="single" w:sz="6" w:space="15" w:color="DADCE0"/>
            <w:left w:val="single" w:sz="6" w:space="9" w:color="DADCE0"/>
            <w:bottom w:val="single" w:sz="6" w:space="15" w:color="DADCE0"/>
            <w:right w:val="single" w:sz="6" w:space="9" w:color="DADCE0"/>
          </w:divBdr>
          <w:divsChild>
            <w:div w:id="374816065">
              <w:marLeft w:val="0"/>
              <w:marRight w:val="0"/>
              <w:marTop w:val="0"/>
              <w:marBottom w:val="0"/>
              <w:divBdr>
                <w:top w:val="none" w:sz="0" w:space="0" w:color="auto"/>
                <w:left w:val="none" w:sz="0" w:space="0" w:color="auto"/>
                <w:bottom w:val="none" w:sz="0" w:space="0" w:color="auto"/>
                <w:right w:val="none" w:sz="0" w:space="0" w:color="auto"/>
              </w:divBdr>
              <w:divsChild>
                <w:div w:id="39940572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718550307">
      <w:bodyDiv w:val="1"/>
      <w:marLeft w:val="0"/>
      <w:marRight w:val="0"/>
      <w:marTop w:val="0"/>
      <w:marBottom w:val="0"/>
      <w:divBdr>
        <w:top w:val="none" w:sz="0" w:space="0" w:color="auto"/>
        <w:left w:val="none" w:sz="0" w:space="0" w:color="auto"/>
        <w:bottom w:val="none" w:sz="0" w:space="0" w:color="auto"/>
        <w:right w:val="none" w:sz="0" w:space="0" w:color="auto"/>
      </w:divBdr>
    </w:div>
    <w:div w:id="1309624401">
      <w:bodyDiv w:val="1"/>
      <w:marLeft w:val="0"/>
      <w:marRight w:val="0"/>
      <w:marTop w:val="0"/>
      <w:marBottom w:val="0"/>
      <w:divBdr>
        <w:top w:val="none" w:sz="0" w:space="0" w:color="auto"/>
        <w:left w:val="none" w:sz="0" w:space="0" w:color="auto"/>
        <w:bottom w:val="none" w:sz="0" w:space="0" w:color="auto"/>
        <w:right w:val="none" w:sz="0" w:space="0" w:color="auto"/>
      </w:divBdr>
      <w:divsChild>
        <w:div w:id="229925954">
          <w:marLeft w:val="0"/>
          <w:marRight w:val="0"/>
          <w:marTop w:val="0"/>
          <w:marBottom w:val="180"/>
          <w:divBdr>
            <w:top w:val="single" w:sz="6" w:space="15" w:color="DADCE0"/>
            <w:left w:val="single" w:sz="6" w:space="9" w:color="DADCE0"/>
            <w:bottom w:val="single" w:sz="6" w:space="15" w:color="DADCE0"/>
            <w:right w:val="single" w:sz="6" w:space="9" w:color="DADCE0"/>
          </w:divBdr>
          <w:divsChild>
            <w:div w:id="822938722">
              <w:marLeft w:val="0"/>
              <w:marRight w:val="0"/>
              <w:marTop w:val="0"/>
              <w:marBottom w:val="0"/>
              <w:divBdr>
                <w:top w:val="none" w:sz="0" w:space="0" w:color="auto"/>
                <w:left w:val="none" w:sz="0" w:space="0" w:color="auto"/>
                <w:bottom w:val="none" w:sz="0" w:space="0" w:color="auto"/>
                <w:right w:val="none" w:sz="0" w:space="0" w:color="auto"/>
              </w:divBdr>
              <w:divsChild>
                <w:div w:id="226192426">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444576197">
      <w:bodyDiv w:val="1"/>
      <w:marLeft w:val="0"/>
      <w:marRight w:val="0"/>
      <w:marTop w:val="0"/>
      <w:marBottom w:val="0"/>
      <w:divBdr>
        <w:top w:val="none" w:sz="0" w:space="0" w:color="auto"/>
        <w:left w:val="none" w:sz="0" w:space="0" w:color="auto"/>
        <w:bottom w:val="none" w:sz="0" w:space="0" w:color="auto"/>
        <w:right w:val="none" w:sz="0" w:space="0" w:color="auto"/>
      </w:divBdr>
      <w:divsChild>
        <w:div w:id="477647195">
          <w:marLeft w:val="0"/>
          <w:marRight w:val="0"/>
          <w:marTop w:val="0"/>
          <w:marBottom w:val="180"/>
          <w:divBdr>
            <w:top w:val="single" w:sz="6" w:space="15" w:color="DADCE0"/>
            <w:left w:val="single" w:sz="6" w:space="9" w:color="DADCE0"/>
            <w:bottom w:val="single" w:sz="6" w:space="15" w:color="DADCE0"/>
            <w:right w:val="single" w:sz="6" w:space="9" w:color="DADCE0"/>
          </w:divBdr>
          <w:divsChild>
            <w:div w:id="1255893344">
              <w:marLeft w:val="0"/>
              <w:marRight w:val="0"/>
              <w:marTop w:val="0"/>
              <w:marBottom w:val="0"/>
              <w:divBdr>
                <w:top w:val="none" w:sz="0" w:space="0" w:color="auto"/>
                <w:left w:val="none" w:sz="0" w:space="0" w:color="auto"/>
                <w:bottom w:val="none" w:sz="0" w:space="0" w:color="auto"/>
                <w:right w:val="none" w:sz="0" w:space="0" w:color="auto"/>
              </w:divBdr>
              <w:divsChild>
                <w:div w:id="1403329797">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502820044">
      <w:bodyDiv w:val="1"/>
      <w:marLeft w:val="0"/>
      <w:marRight w:val="0"/>
      <w:marTop w:val="0"/>
      <w:marBottom w:val="0"/>
      <w:divBdr>
        <w:top w:val="none" w:sz="0" w:space="0" w:color="auto"/>
        <w:left w:val="none" w:sz="0" w:space="0" w:color="auto"/>
        <w:bottom w:val="none" w:sz="0" w:space="0" w:color="auto"/>
        <w:right w:val="none" w:sz="0" w:space="0" w:color="auto"/>
      </w:divBdr>
      <w:divsChild>
        <w:div w:id="84345561">
          <w:marLeft w:val="0"/>
          <w:marRight w:val="0"/>
          <w:marTop w:val="0"/>
          <w:marBottom w:val="0"/>
          <w:divBdr>
            <w:top w:val="none" w:sz="0" w:space="0" w:color="auto"/>
            <w:left w:val="none" w:sz="0" w:space="0" w:color="auto"/>
            <w:bottom w:val="none" w:sz="0" w:space="0" w:color="auto"/>
            <w:right w:val="none" w:sz="0" w:space="0" w:color="auto"/>
          </w:divBdr>
        </w:div>
        <w:div w:id="1444110665">
          <w:marLeft w:val="0"/>
          <w:marRight w:val="0"/>
          <w:marTop w:val="0"/>
          <w:marBottom w:val="0"/>
          <w:divBdr>
            <w:top w:val="none" w:sz="0" w:space="0" w:color="auto"/>
            <w:left w:val="none" w:sz="0" w:space="0" w:color="auto"/>
            <w:bottom w:val="none" w:sz="0" w:space="0" w:color="auto"/>
            <w:right w:val="none" w:sz="0" w:space="0" w:color="auto"/>
          </w:divBdr>
        </w:div>
        <w:div w:id="1469282828">
          <w:marLeft w:val="0"/>
          <w:marRight w:val="0"/>
          <w:marTop w:val="0"/>
          <w:marBottom w:val="0"/>
          <w:divBdr>
            <w:top w:val="none" w:sz="0" w:space="0" w:color="auto"/>
            <w:left w:val="none" w:sz="0" w:space="0" w:color="auto"/>
            <w:bottom w:val="none" w:sz="0" w:space="0" w:color="auto"/>
            <w:right w:val="none" w:sz="0" w:space="0" w:color="auto"/>
          </w:divBdr>
        </w:div>
      </w:divsChild>
    </w:div>
    <w:div w:id="1636636462">
      <w:bodyDiv w:val="1"/>
      <w:marLeft w:val="0"/>
      <w:marRight w:val="0"/>
      <w:marTop w:val="0"/>
      <w:marBottom w:val="0"/>
      <w:divBdr>
        <w:top w:val="none" w:sz="0" w:space="0" w:color="auto"/>
        <w:left w:val="none" w:sz="0" w:space="0" w:color="auto"/>
        <w:bottom w:val="none" w:sz="0" w:space="0" w:color="auto"/>
        <w:right w:val="none" w:sz="0" w:space="0" w:color="auto"/>
      </w:divBdr>
      <w:divsChild>
        <w:div w:id="1940676174">
          <w:marLeft w:val="0"/>
          <w:marRight w:val="0"/>
          <w:marTop w:val="0"/>
          <w:marBottom w:val="180"/>
          <w:divBdr>
            <w:top w:val="single" w:sz="6" w:space="15" w:color="DADCE0"/>
            <w:left w:val="single" w:sz="6" w:space="9" w:color="DADCE0"/>
            <w:bottom w:val="single" w:sz="6" w:space="15" w:color="DADCE0"/>
            <w:right w:val="single" w:sz="6" w:space="9" w:color="DADCE0"/>
          </w:divBdr>
          <w:divsChild>
            <w:div w:id="1439907954">
              <w:marLeft w:val="0"/>
              <w:marRight w:val="0"/>
              <w:marTop w:val="0"/>
              <w:marBottom w:val="0"/>
              <w:divBdr>
                <w:top w:val="none" w:sz="0" w:space="0" w:color="auto"/>
                <w:left w:val="none" w:sz="0" w:space="0" w:color="auto"/>
                <w:bottom w:val="none" w:sz="0" w:space="0" w:color="auto"/>
                <w:right w:val="none" w:sz="0" w:space="0" w:color="auto"/>
              </w:divBdr>
              <w:divsChild>
                <w:div w:id="200805100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716661232">
      <w:bodyDiv w:val="1"/>
      <w:marLeft w:val="0"/>
      <w:marRight w:val="0"/>
      <w:marTop w:val="0"/>
      <w:marBottom w:val="0"/>
      <w:divBdr>
        <w:top w:val="none" w:sz="0" w:space="0" w:color="auto"/>
        <w:left w:val="none" w:sz="0" w:space="0" w:color="auto"/>
        <w:bottom w:val="none" w:sz="0" w:space="0" w:color="auto"/>
        <w:right w:val="none" w:sz="0" w:space="0" w:color="auto"/>
      </w:divBdr>
    </w:div>
    <w:div w:id="1878741011">
      <w:bodyDiv w:val="1"/>
      <w:marLeft w:val="0"/>
      <w:marRight w:val="0"/>
      <w:marTop w:val="0"/>
      <w:marBottom w:val="0"/>
      <w:divBdr>
        <w:top w:val="none" w:sz="0" w:space="0" w:color="auto"/>
        <w:left w:val="none" w:sz="0" w:space="0" w:color="auto"/>
        <w:bottom w:val="none" w:sz="0" w:space="0" w:color="auto"/>
        <w:right w:val="none" w:sz="0" w:space="0" w:color="auto"/>
      </w:divBdr>
    </w:div>
    <w:div w:id="2024628438">
      <w:bodyDiv w:val="1"/>
      <w:marLeft w:val="0"/>
      <w:marRight w:val="0"/>
      <w:marTop w:val="0"/>
      <w:marBottom w:val="0"/>
      <w:divBdr>
        <w:top w:val="none" w:sz="0" w:space="0" w:color="auto"/>
        <w:left w:val="none" w:sz="0" w:space="0" w:color="auto"/>
        <w:bottom w:val="none" w:sz="0" w:space="0" w:color="auto"/>
        <w:right w:val="none" w:sz="0" w:space="0" w:color="auto"/>
      </w:divBdr>
      <w:divsChild>
        <w:div w:id="1282036814">
          <w:marLeft w:val="0"/>
          <w:marRight w:val="0"/>
          <w:marTop w:val="0"/>
          <w:marBottom w:val="180"/>
          <w:divBdr>
            <w:top w:val="single" w:sz="6" w:space="15" w:color="DADCE0"/>
            <w:left w:val="single" w:sz="6" w:space="9" w:color="DADCE0"/>
            <w:bottom w:val="single" w:sz="6" w:space="15" w:color="DADCE0"/>
            <w:right w:val="single" w:sz="6" w:space="9" w:color="DADCE0"/>
          </w:divBdr>
          <w:divsChild>
            <w:div w:id="1563713451">
              <w:marLeft w:val="0"/>
              <w:marRight w:val="0"/>
              <w:marTop w:val="0"/>
              <w:marBottom w:val="0"/>
              <w:divBdr>
                <w:top w:val="none" w:sz="0" w:space="0" w:color="auto"/>
                <w:left w:val="none" w:sz="0" w:space="0" w:color="auto"/>
                <w:bottom w:val="none" w:sz="0" w:space="0" w:color="auto"/>
                <w:right w:val="none" w:sz="0" w:space="0" w:color="auto"/>
              </w:divBdr>
              <w:divsChild>
                <w:div w:id="212703993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4E3E2-20FD-4904-86D5-65C6F3010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TotalTime>
  <Pages>32</Pages>
  <Words>17367</Words>
  <Characters>98993</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han Al Rasyid</dc:creator>
  <cp:keywords/>
  <dc:description/>
  <cp:lastModifiedBy>Fikri Rivandi</cp:lastModifiedBy>
  <cp:revision>119</cp:revision>
  <cp:lastPrinted>2025-09-24T03:37:00Z</cp:lastPrinted>
  <dcterms:created xsi:type="dcterms:W3CDTF">2025-09-18T03:51:00Z</dcterms:created>
  <dcterms:modified xsi:type="dcterms:W3CDTF">2025-09-24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30294e2-4e89-3b2b-b1d5-189c066340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